
<file path=[Content_Types].xml><?xml version="1.0" encoding="utf-8"?>
<Types xmlns="http://schemas.openxmlformats.org/package/2006/content-types">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0AE59" w14:textId="6CF079D2" w:rsidR="007F74F4" w:rsidRDefault="00DF000F">
      <w:pPr>
        <w:pStyle w:val="Standard"/>
        <w:jc w:val="both"/>
        <w:rPr>
          <w:rFonts w:ascii="Times New Roman" w:hAnsi="Times New Roman" w:cs="Times New Roman"/>
          <w:b/>
          <w:bCs/>
          <w:sz w:val="28"/>
          <w:szCs w:val="28"/>
        </w:rPr>
      </w:pPr>
      <w:r>
        <w:rPr>
          <w:rFonts w:ascii="Times New Roman" w:hAnsi="Times New Roman" w:cs="Times New Roman"/>
          <w:b/>
          <w:bCs/>
          <w:sz w:val="28"/>
          <w:szCs w:val="28"/>
        </w:rPr>
        <w:t xml:space="preserve"> Supplementary Information</w:t>
      </w:r>
    </w:p>
    <w:p w14:paraId="607E5E81" w14:textId="6AFC6662" w:rsidR="00781742" w:rsidRDefault="00781742">
      <w:pPr>
        <w:pStyle w:val="Standard"/>
        <w:jc w:val="both"/>
        <w:rPr>
          <w:rFonts w:ascii="Times New Roman" w:hAnsi="Times New Roman" w:cs="Times New Roman"/>
          <w:b/>
          <w:bCs/>
          <w:sz w:val="28"/>
          <w:szCs w:val="28"/>
        </w:rPr>
      </w:pPr>
    </w:p>
    <w:p w14:paraId="6FF0B08A" w14:textId="7FB1908B" w:rsidR="00781742" w:rsidRDefault="00781742">
      <w:pPr>
        <w:pStyle w:val="Standard"/>
        <w:jc w:val="both"/>
        <w:rPr>
          <w:rFonts w:ascii="Times New Roman" w:hAnsi="Times New Roman" w:cs="Times New Roman"/>
          <w:b/>
          <w:bCs/>
          <w:sz w:val="28"/>
          <w:szCs w:val="28"/>
        </w:rPr>
      </w:pPr>
    </w:p>
    <w:p w14:paraId="5A0332C9" w14:textId="47C02076" w:rsidR="00781742" w:rsidRDefault="00781742">
      <w:pPr>
        <w:pStyle w:val="Standard"/>
        <w:jc w:val="both"/>
        <w:rPr>
          <w:rFonts w:ascii="Times New Roman" w:hAnsi="Times New Roman" w:cs="Times New Roman"/>
          <w:b/>
          <w:bCs/>
          <w:sz w:val="28"/>
          <w:szCs w:val="28"/>
        </w:rPr>
      </w:pPr>
    </w:p>
    <w:p w14:paraId="30AA27BC" w14:textId="0AC31B1C" w:rsidR="00781742" w:rsidRDefault="00781742">
      <w:pPr>
        <w:pStyle w:val="Standard"/>
        <w:jc w:val="both"/>
        <w:rPr>
          <w:rFonts w:ascii="Times New Roman" w:hAnsi="Times New Roman" w:cs="Times New Roman"/>
          <w:b/>
          <w:bCs/>
          <w:sz w:val="28"/>
          <w:szCs w:val="28"/>
        </w:rPr>
      </w:pPr>
    </w:p>
    <w:p w14:paraId="79F3C368" w14:textId="179C5C81" w:rsidR="00781742" w:rsidRDefault="00781742">
      <w:pPr>
        <w:pStyle w:val="Standard"/>
        <w:jc w:val="both"/>
        <w:rPr>
          <w:rFonts w:ascii="Times New Roman" w:hAnsi="Times New Roman" w:cs="Times New Roman"/>
          <w:b/>
          <w:bCs/>
          <w:sz w:val="28"/>
          <w:szCs w:val="28"/>
        </w:rPr>
      </w:pPr>
    </w:p>
    <w:p w14:paraId="64956DBE" w14:textId="77777777" w:rsidR="00781742" w:rsidRDefault="00781742">
      <w:pPr>
        <w:pStyle w:val="Standard"/>
        <w:jc w:val="both"/>
        <w:rPr>
          <w:rFonts w:ascii="Times New Roman" w:hAnsi="Times New Roman" w:cs="Times New Roman"/>
          <w:b/>
          <w:bCs/>
          <w:sz w:val="28"/>
          <w:szCs w:val="28"/>
        </w:rPr>
      </w:pPr>
    </w:p>
    <w:p w14:paraId="4D506159" w14:textId="77777777"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8"/>
          <w:szCs w:val="28"/>
          <w:lang w:eastAsia="zh-CN" w:bidi="hi-IN"/>
        </w:rPr>
        <w:t>MeltR is a Software Package that Provides Facile Determination of Biopolymer Thermodynamics: Application to RNA UV-Absorbance Data</w:t>
      </w:r>
    </w:p>
    <w:p w14:paraId="1FB3702C" w14:textId="77777777" w:rsidR="004C09C3" w:rsidRPr="004C09C3" w:rsidRDefault="004C09C3" w:rsidP="004C09C3">
      <w:pPr>
        <w:widowControl/>
        <w:spacing w:line="480" w:lineRule="auto"/>
        <w:jc w:val="center"/>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lang w:eastAsia="zh-CN" w:bidi="hi-IN"/>
        </w:rPr>
        <w:t>Jacob P. Sieg</w:t>
      </w:r>
      <w:r w:rsidRPr="004C09C3">
        <w:rPr>
          <w:rFonts w:eastAsia="Noto Serif CJK SC" w:cs="Lohit Devanagari"/>
          <w:kern w:val="2"/>
          <w:sz w:val="22"/>
          <w:vertAlign w:val="superscript"/>
          <w:lang w:eastAsia="zh-CN" w:bidi="hi-IN"/>
        </w:rPr>
        <w:t>1,2</w:t>
      </w:r>
      <w:r w:rsidRPr="004C09C3">
        <w:rPr>
          <w:rFonts w:eastAsia="Noto Serif CJK SC" w:cs="Lohit Devanagari"/>
          <w:kern w:val="2"/>
          <w:sz w:val="22"/>
          <w:lang w:eastAsia="zh-CN" w:bidi="hi-IN"/>
        </w:rPr>
        <w:t>, Sebastian J. Arteaga</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Brent M. Znosko</w:t>
      </w: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 Philip C. Bevilacqua</w:t>
      </w:r>
      <w:r w:rsidRPr="004C09C3">
        <w:rPr>
          <w:rFonts w:eastAsia="Noto Serif CJK SC" w:cs="Lohit Devanagari"/>
          <w:kern w:val="2"/>
          <w:sz w:val="22"/>
          <w:vertAlign w:val="superscript"/>
          <w:lang w:eastAsia="zh-CN" w:bidi="hi-IN"/>
        </w:rPr>
        <w:t>1,2,4</w:t>
      </w:r>
    </w:p>
    <w:p w14:paraId="41E2FD7C" w14:textId="77777777" w:rsidR="004C09C3" w:rsidRPr="004C09C3" w:rsidRDefault="004C09C3" w:rsidP="004C09C3">
      <w:pPr>
        <w:widowControl/>
        <w:spacing w:line="480" w:lineRule="auto"/>
        <w:jc w:val="center"/>
        <w:textAlignment w:val="auto"/>
        <w:rPr>
          <w:rFonts w:eastAsia="Noto Serif CJK SC" w:cs="Lohit Devanagari"/>
          <w:kern w:val="2"/>
          <w:sz w:val="22"/>
          <w:vertAlign w:val="superscript"/>
          <w:lang w:eastAsia="zh-CN" w:bidi="hi-IN"/>
        </w:rPr>
      </w:pPr>
    </w:p>
    <w:p w14:paraId="3C234C0C"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1</w:t>
      </w:r>
      <w:r w:rsidRPr="004C09C3">
        <w:rPr>
          <w:rFonts w:eastAsia="Noto Serif CJK SC" w:cs="Lohit Devanagari"/>
          <w:kern w:val="2"/>
          <w:sz w:val="22"/>
          <w:lang w:eastAsia="zh-CN" w:bidi="hi-IN"/>
        </w:rPr>
        <w:t>Department of Chemistry, Pennsylvania State University, University Park, PA 16802.</w:t>
      </w:r>
    </w:p>
    <w:p w14:paraId="31294592"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2</w:t>
      </w:r>
      <w:r w:rsidRPr="004C09C3">
        <w:rPr>
          <w:rFonts w:eastAsia="Noto Serif CJK SC" w:cs="Lohit Devanagari"/>
          <w:kern w:val="2"/>
          <w:sz w:val="22"/>
          <w:lang w:eastAsia="zh-CN" w:bidi="hi-IN"/>
        </w:rPr>
        <w:t>Center for RNA Molecular Biology, Pennsylvania State University, University Park, PA 16802.</w:t>
      </w:r>
    </w:p>
    <w:p w14:paraId="175ECA62" w14:textId="77777777" w:rsidR="004C09C3" w:rsidRPr="004C09C3" w:rsidRDefault="004C09C3" w:rsidP="004C09C3">
      <w:pPr>
        <w:widowControl/>
        <w:spacing w:line="480" w:lineRule="auto"/>
        <w:contextualSpacing/>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3</w:t>
      </w:r>
      <w:r w:rsidRPr="004C09C3">
        <w:rPr>
          <w:rFonts w:eastAsia="Noto Serif CJK SC" w:cs="Lohit Devanagari"/>
          <w:kern w:val="2"/>
          <w:sz w:val="22"/>
          <w:lang w:eastAsia="zh-CN" w:bidi="hi-IN"/>
        </w:rPr>
        <w:t>Department of Chemistry, Saint Louis University, Saint Louis, MO 63103.</w:t>
      </w:r>
    </w:p>
    <w:p w14:paraId="2A86CB00" w14:textId="77777777" w:rsidR="004C09C3" w:rsidRPr="004C09C3" w:rsidRDefault="004C09C3" w:rsidP="004C09C3">
      <w:pPr>
        <w:widowControl/>
        <w:spacing w:line="480" w:lineRule="auto"/>
        <w:textAlignment w:val="auto"/>
        <w:rPr>
          <w:rFonts w:ascii="Liberation Serif" w:eastAsia="Noto Serif CJK SC" w:hAnsi="Liberation Serif" w:cs="Lohit Devanagari"/>
          <w:kern w:val="2"/>
          <w:sz w:val="24"/>
          <w:szCs w:val="24"/>
          <w:lang w:eastAsia="zh-CN" w:bidi="hi-IN"/>
        </w:rPr>
      </w:pPr>
      <w:r w:rsidRPr="004C09C3">
        <w:rPr>
          <w:rFonts w:eastAsia="Noto Serif CJK SC" w:cs="Lohit Devanagari"/>
          <w:kern w:val="2"/>
          <w:sz w:val="22"/>
          <w:vertAlign w:val="superscript"/>
          <w:lang w:eastAsia="zh-CN" w:bidi="hi-IN"/>
        </w:rPr>
        <w:t>4</w:t>
      </w:r>
      <w:r w:rsidRPr="004C09C3">
        <w:rPr>
          <w:rFonts w:eastAsia="Noto Serif CJK SC" w:cs="Lohit Devanagari"/>
          <w:kern w:val="2"/>
          <w:sz w:val="22"/>
          <w:lang w:eastAsia="zh-CN" w:bidi="hi-IN"/>
        </w:rPr>
        <w:t>Department of Biochemistry and Molecular Biology, Pennsylvania State University, University Park, PA 16802.</w:t>
      </w:r>
    </w:p>
    <w:p w14:paraId="54D3DC0B" w14:textId="102677B9" w:rsidR="007F74F4" w:rsidRDefault="004C09C3" w:rsidP="004C09C3">
      <w:pPr>
        <w:pStyle w:val="Standard"/>
        <w:jc w:val="both"/>
        <w:rPr>
          <w:rFonts w:ascii="Times New Roman" w:hAnsi="Times New Roman" w:cs="Times New Roman"/>
        </w:rPr>
      </w:pPr>
      <w:r w:rsidRPr="004C09C3">
        <w:rPr>
          <w:rFonts w:eastAsia="Noto Serif CJK SC" w:cs="Lohit Devanagari"/>
          <w:kern w:val="2"/>
          <w:sz w:val="22"/>
          <w:lang w:eastAsia="zh-CN" w:bidi="hi-IN"/>
        </w:rPr>
        <w:t>Keywords: Absorbance melting curves, thermodynamics, RNA</w:t>
      </w:r>
    </w:p>
    <w:p w14:paraId="5EAD7B0B" w14:textId="77777777" w:rsidR="007F74F4" w:rsidRDefault="00000000">
      <w:pPr>
        <w:pStyle w:val="Standard"/>
        <w:jc w:val="both"/>
        <w:rPr>
          <w:rFonts w:ascii="Times New Roman" w:hAnsi="Times New Roman" w:cs="Times New Roman"/>
          <w:b/>
        </w:rPr>
      </w:pPr>
      <w:r>
        <w:rPr>
          <w:rFonts w:ascii="Times New Roman" w:hAnsi="Times New Roman" w:cs="Times New Roman"/>
          <w:b/>
        </w:rPr>
        <w:t>ORCID:</w:t>
      </w:r>
    </w:p>
    <w:p w14:paraId="40564829" w14:textId="77777777" w:rsidR="007F74F4" w:rsidRDefault="00000000">
      <w:pPr>
        <w:pStyle w:val="Standard"/>
        <w:rPr>
          <w:rFonts w:ascii="Times New Roman" w:hAnsi="Times New Roman" w:cs="Times New Roman"/>
        </w:rPr>
      </w:pPr>
      <w:r>
        <w:rPr>
          <w:rFonts w:ascii="Times New Roman" w:hAnsi="Times New Roman" w:cs="Times New Roman"/>
        </w:rPr>
        <w:t>Jacob P. Sieg: 0000-0001-5414-1667</w:t>
      </w:r>
    </w:p>
    <w:p w14:paraId="491B2DB4" w14:textId="21E7D367" w:rsidR="007F74F4" w:rsidRDefault="00000000">
      <w:pPr>
        <w:pStyle w:val="Standard"/>
        <w:rPr>
          <w:rFonts w:ascii="Times New Roman" w:hAnsi="Times New Roman" w:cs="Times New Roman"/>
          <w:szCs w:val="20"/>
        </w:rPr>
      </w:pPr>
      <w:commentRangeStart w:id="0"/>
      <w:r>
        <w:rPr>
          <w:rFonts w:ascii="Times New Roman" w:hAnsi="Times New Roman" w:cs="Times New Roman"/>
          <w:szCs w:val="20"/>
        </w:rPr>
        <w:t xml:space="preserve">Sebastian </w:t>
      </w:r>
      <w:r w:rsidR="004C09C3">
        <w:rPr>
          <w:rFonts w:ascii="Times New Roman" w:hAnsi="Times New Roman" w:cs="Times New Roman"/>
          <w:szCs w:val="20"/>
        </w:rPr>
        <w:t xml:space="preserve">J. </w:t>
      </w:r>
      <w:r>
        <w:rPr>
          <w:rFonts w:ascii="Times New Roman" w:hAnsi="Times New Roman" w:cs="Times New Roman"/>
          <w:szCs w:val="20"/>
        </w:rPr>
        <w:t>Arteaga:</w:t>
      </w:r>
      <w:commentRangeEnd w:id="0"/>
      <w:r w:rsidR="004C09C3">
        <w:rPr>
          <w:rStyle w:val="CommentReference"/>
        </w:rPr>
        <w:commentReference w:id="0"/>
      </w:r>
    </w:p>
    <w:p w14:paraId="32B51FF1" w14:textId="618C634E" w:rsidR="007F74F4" w:rsidRDefault="00000000">
      <w:pPr>
        <w:pStyle w:val="Standard"/>
        <w:rPr>
          <w:rFonts w:ascii="Times New Roman" w:hAnsi="Times New Roman" w:cs="Times New Roman"/>
          <w:szCs w:val="20"/>
        </w:rPr>
      </w:pPr>
      <w:commentRangeStart w:id="1"/>
      <w:r>
        <w:rPr>
          <w:rFonts w:ascii="Times New Roman" w:hAnsi="Times New Roman" w:cs="Times New Roman"/>
          <w:szCs w:val="20"/>
        </w:rPr>
        <w:t xml:space="preserve">Brent </w:t>
      </w:r>
      <w:r w:rsidR="004C09C3">
        <w:rPr>
          <w:rFonts w:ascii="Times New Roman" w:hAnsi="Times New Roman" w:cs="Times New Roman"/>
          <w:szCs w:val="20"/>
        </w:rPr>
        <w:t xml:space="preserve">M. </w:t>
      </w:r>
      <w:r>
        <w:rPr>
          <w:rFonts w:ascii="Times New Roman" w:hAnsi="Times New Roman" w:cs="Times New Roman"/>
          <w:szCs w:val="20"/>
        </w:rPr>
        <w:t>Znosko:</w:t>
      </w:r>
      <w:commentRangeEnd w:id="1"/>
      <w:r w:rsidR="004C09C3">
        <w:rPr>
          <w:rStyle w:val="CommentReference"/>
        </w:rPr>
        <w:commentReference w:id="1"/>
      </w:r>
    </w:p>
    <w:p w14:paraId="69973A50" w14:textId="77777777" w:rsidR="007F74F4" w:rsidRDefault="00000000">
      <w:pPr>
        <w:pStyle w:val="Standard"/>
        <w:rPr>
          <w:rFonts w:ascii="Times New Roman" w:hAnsi="Times New Roman" w:cs="Times New Roman"/>
        </w:rPr>
      </w:pPr>
      <w:r>
        <w:rPr>
          <w:rFonts w:ascii="Times New Roman" w:hAnsi="Times New Roman" w:cs="Times New Roman"/>
        </w:rPr>
        <w:t>Philip C. Bevilacqua: 0000-0001-8074-3434</w:t>
      </w:r>
    </w:p>
    <w:p w14:paraId="69A50021" w14:textId="77777777" w:rsidR="007F74F4" w:rsidRDefault="00000000">
      <w:pPr>
        <w:pStyle w:val="Standard"/>
        <w:jc w:val="both"/>
        <w:rPr>
          <w:rFonts w:ascii="Times New Roman" w:hAnsi="Times New Roman" w:cs="Times New Roman"/>
        </w:rPr>
      </w:pPr>
      <w:r>
        <w:rPr>
          <w:rFonts w:ascii="Times New Roman" w:hAnsi="Times New Roman" w:cs="Times New Roman"/>
        </w:rPr>
        <w:t>*Corresponding author</w:t>
      </w:r>
    </w:p>
    <w:p w14:paraId="7A02CF7F" w14:textId="77777777" w:rsidR="007F74F4" w:rsidRDefault="007F74F4">
      <w:pPr>
        <w:jc w:val="both"/>
        <w:rPr>
          <w:rFonts w:ascii="Times New Roman" w:hAnsi="Times New Roman" w:cs="Times New Roman"/>
        </w:rPr>
      </w:pPr>
    </w:p>
    <w:sdt>
      <w:sdtPr>
        <w:rPr>
          <w:rFonts w:ascii="Arial" w:hAnsi="Arial"/>
          <w:b w:val="0"/>
          <w:color w:val="auto"/>
          <w:sz w:val="20"/>
          <w:szCs w:val="22"/>
        </w:rPr>
        <w:id w:val="-1048913432"/>
        <w:docPartObj>
          <w:docPartGallery w:val="Table of Contents"/>
          <w:docPartUnique/>
        </w:docPartObj>
      </w:sdtPr>
      <w:sdtContent>
        <w:p w14:paraId="58DF2F59" w14:textId="77777777" w:rsidR="007F74F4" w:rsidRDefault="00000000">
          <w:pPr>
            <w:pStyle w:val="TOCHeading"/>
          </w:pPr>
          <w:r>
            <w:br w:type="page"/>
          </w:r>
          <w:r>
            <w:lastRenderedPageBreak/>
            <w:t>Table of Contents</w:t>
          </w:r>
        </w:p>
        <w:p w14:paraId="4A7D9C11" w14:textId="4490F005" w:rsidR="00522FD6" w:rsidRDefault="00000000">
          <w:pPr>
            <w:pStyle w:val="TOC1"/>
            <w:rPr>
              <w:rFonts w:asciiTheme="minorHAnsi" w:eastAsiaTheme="minorEastAsia" w:hAnsiTheme="minorHAnsi" w:cstheme="minorBidi"/>
              <w:noProof/>
              <w:sz w:val="22"/>
            </w:rPr>
          </w:pPr>
          <w:r>
            <w:fldChar w:fldCharType="begin"/>
          </w:r>
          <w:r>
            <w:rPr>
              <w:rStyle w:val="IndexLink"/>
            </w:rPr>
            <w:instrText xml:space="preserve"> TOC \f \o "1-4" \h</w:instrText>
          </w:r>
          <w:r>
            <w:rPr>
              <w:rStyle w:val="IndexLink"/>
            </w:rPr>
            <w:fldChar w:fldCharType="separate"/>
          </w:r>
          <w:hyperlink w:anchor="_Toc118105629" w:history="1">
            <w:r w:rsidR="00522FD6" w:rsidRPr="001B7970">
              <w:rPr>
                <w:rStyle w:val="Hyperlink"/>
                <w:noProof/>
              </w:rPr>
              <w:t>Supplementary information methods</w:t>
            </w:r>
            <w:r w:rsidR="00522FD6">
              <w:rPr>
                <w:noProof/>
              </w:rPr>
              <w:tab/>
            </w:r>
            <w:r w:rsidR="00522FD6">
              <w:rPr>
                <w:noProof/>
              </w:rPr>
              <w:fldChar w:fldCharType="begin"/>
            </w:r>
            <w:r w:rsidR="00522FD6">
              <w:rPr>
                <w:noProof/>
              </w:rPr>
              <w:instrText xml:space="preserve"> PAGEREF _Toc118105629 \h </w:instrText>
            </w:r>
            <w:r w:rsidR="00522FD6">
              <w:rPr>
                <w:noProof/>
              </w:rPr>
            </w:r>
            <w:r w:rsidR="00522FD6">
              <w:rPr>
                <w:noProof/>
              </w:rPr>
              <w:fldChar w:fldCharType="separate"/>
            </w:r>
            <w:r w:rsidR="00522FD6">
              <w:rPr>
                <w:noProof/>
              </w:rPr>
              <w:t>3</w:t>
            </w:r>
            <w:r w:rsidR="00522FD6">
              <w:rPr>
                <w:noProof/>
              </w:rPr>
              <w:fldChar w:fldCharType="end"/>
            </w:r>
          </w:hyperlink>
        </w:p>
        <w:p w14:paraId="4FD915C3" w14:textId="4ADB2821" w:rsidR="00522FD6" w:rsidRDefault="00000000">
          <w:pPr>
            <w:pStyle w:val="TOC2"/>
            <w:tabs>
              <w:tab w:val="right" w:leader="dot" w:pos="9350"/>
            </w:tabs>
            <w:rPr>
              <w:rFonts w:asciiTheme="minorHAnsi" w:eastAsiaTheme="minorEastAsia" w:hAnsiTheme="minorHAnsi" w:cstheme="minorBidi"/>
              <w:noProof/>
              <w:sz w:val="22"/>
            </w:rPr>
          </w:pPr>
          <w:hyperlink w:anchor="_Toc118105630" w:history="1">
            <w:r w:rsidR="00522FD6" w:rsidRPr="001B7970">
              <w:rPr>
                <w:rStyle w:val="Hyperlink"/>
                <w:noProof/>
              </w:rPr>
              <w:t>Data processing by meltR.A</w:t>
            </w:r>
            <w:r w:rsidR="00522FD6">
              <w:rPr>
                <w:noProof/>
              </w:rPr>
              <w:tab/>
            </w:r>
            <w:r w:rsidR="00522FD6">
              <w:rPr>
                <w:noProof/>
              </w:rPr>
              <w:fldChar w:fldCharType="begin"/>
            </w:r>
            <w:r w:rsidR="00522FD6">
              <w:rPr>
                <w:noProof/>
              </w:rPr>
              <w:instrText xml:space="preserve"> PAGEREF _Toc118105630 \h </w:instrText>
            </w:r>
            <w:r w:rsidR="00522FD6">
              <w:rPr>
                <w:noProof/>
              </w:rPr>
            </w:r>
            <w:r w:rsidR="00522FD6">
              <w:rPr>
                <w:noProof/>
              </w:rPr>
              <w:fldChar w:fldCharType="separate"/>
            </w:r>
            <w:r w:rsidR="00522FD6">
              <w:rPr>
                <w:noProof/>
              </w:rPr>
              <w:t>3</w:t>
            </w:r>
            <w:r w:rsidR="00522FD6">
              <w:rPr>
                <w:noProof/>
              </w:rPr>
              <w:fldChar w:fldCharType="end"/>
            </w:r>
          </w:hyperlink>
        </w:p>
        <w:p w14:paraId="5624AEA8" w14:textId="044333EF" w:rsidR="00522FD6" w:rsidRDefault="00000000">
          <w:pPr>
            <w:pStyle w:val="TOC3"/>
            <w:rPr>
              <w:rFonts w:asciiTheme="minorHAnsi" w:eastAsiaTheme="minorEastAsia" w:hAnsiTheme="minorHAnsi" w:cstheme="minorBidi"/>
              <w:noProof/>
              <w:sz w:val="22"/>
            </w:rPr>
          </w:pPr>
          <w:hyperlink w:anchor="_Toc118105631" w:history="1">
            <w:r w:rsidR="00522FD6" w:rsidRPr="001B7970">
              <w:rPr>
                <w:rStyle w:val="Hyperlink"/>
                <w:noProof/>
              </w:rPr>
              <w:t>Raw data preprocessing</w:t>
            </w:r>
            <w:r w:rsidR="00522FD6">
              <w:rPr>
                <w:noProof/>
              </w:rPr>
              <w:tab/>
            </w:r>
            <w:r w:rsidR="00522FD6">
              <w:rPr>
                <w:noProof/>
              </w:rPr>
              <w:fldChar w:fldCharType="begin"/>
            </w:r>
            <w:r w:rsidR="00522FD6">
              <w:rPr>
                <w:noProof/>
              </w:rPr>
              <w:instrText xml:space="preserve"> PAGEREF _Toc118105631 \h </w:instrText>
            </w:r>
            <w:r w:rsidR="00522FD6">
              <w:rPr>
                <w:noProof/>
              </w:rPr>
            </w:r>
            <w:r w:rsidR="00522FD6">
              <w:rPr>
                <w:noProof/>
              </w:rPr>
              <w:fldChar w:fldCharType="separate"/>
            </w:r>
            <w:r w:rsidR="00522FD6">
              <w:rPr>
                <w:noProof/>
              </w:rPr>
              <w:t>3</w:t>
            </w:r>
            <w:r w:rsidR="00522FD6">
              <w:rPr>
                <w:noProof/>
              </w:rPr>
              <w:fldChar w:fldCharType="end"/>
            </w:r>
          </w:hyperlink>
        </w:p>
        <w:p w14:paraId="584D548C" w14:textId="4CC9A476" w:rsidR="00522FD6" w:rsidRDefault="00000000">
          <w:pPr>
            <w:pStyle w:val="TOC3"/>
            <w:rPr>
              <w:rFonts w:asciiTheme="minorHAnsi" w:eastAsiaTheme="minorEastAsia" w:hAnsiTheme="minorHAnsi" w:cstheme="minorBidi"/>
              <w:noProof/>
              <w:sz w:val="22"/>
            </w:rPr>
          </w:pPr>
          <w:hyperlink w:anchor="_Toc118105632" w:history="1">
            <w:r w:rsidR="00522FD6" w:rsidRPr="001B7970">
              <w:rPr>
                <w:rStyle w:val="Hyperlink"/>
                <w:noProof/>
              </w:rPr>
              <w:t>Thermodynamic models for duplex formation.</w:t>
            </w:r>
            <w:r w:rsidR="00522FD6">
              <w:rPr>
                <w:noProof/>
              </w:rPr>
              <w:tab/>
            </w:r>
            <w:r w:rsidR="00522FD6">
              <w:rPr>
                <w:noProof/>
              </w:rPr>
              <w:fldChar w:fldCharType="begin"/>
            </w:r>
            <w:r w:rsidR="00522FD6">
              <w:rPr>
                <w:noProof/>
              </w:rPr>
              <w:instrText xml:space="preserve"> PAGEREF _Toc118105632 \h </w:instrText>
            </w:r>
            <w:r w:rsidR="00522FD6">
              <w:rPr>
                <w:noProof/>
              </w:rPr>
            </w:r>
            <w:r w:rsidR="00522FD6">
              <w:rPr>
                <w:noProof/>
              </w:rPr>
              <w:fldChar w:fldCharType="separate"/>
            </w:r>
            <w:r w:rsidR="00522FD6">
              <w:rPr>
                <w:noProof/>
              </w:rPr>
              <w:t>3</w:t>
            </w:r>
            <w:r w:rsidR="00522FD6">
              <w:rPr>
                <w:noProof/>
              </w:rPr>
              <w:fldChar w:fldCharType="end"/>
            </w:r>
          </w:hyperlink>
        </w:p>
        <w:p w14:paraId="29B15FD1" w14:textId="1286E63F" w:rsidR="00522FD6" w:rsidRDefault="00000000">
          <w:pPr>
            <w:pStyle w:val="TOC3"/>
            <w:rPr>
              <w:rFonts w:asciiTheme="minorHAnsi" w:eastAsiaTheme="minorEastAsia" w:hAnsiTheme="minorHAnsi" w:cstheme="minorBidi"/>
              <w:noProof/>
              <w:sz w:val="22"/>
            </w:rPr>
          </w:pPr>
          <w:hyperlink w:anchor="_Toc118105633" w:history="1">
            <w:r w:rsidR="00522FD6" w:rsidRPr="001B7970">
              <w:rPr>
                <w:rStyle w:val="Hyperlink"/>
                <w:noProof/>
              </w:rPr>
              <w:t>Method 1: fitting melting curves individually.</w:t>
            </w:r>
            <w:r w:rsidR="00522FD6">
              <w:rPr>
                <w:noProof/>
              </w:rPr>
              <w:tab/>
            </w:r>
            <w:r w:rsidR="00522FD6">
              <w:rPr>
                <w:noProof/>
              </w:rPr>
              <w:fldChar w:fldCharType="begin"/>
            </w:r>
            <w:r w:rsidR="00522FD6">
              <w:rPr>
                <w:noProof/>
              </w:rPr>
              <w:instrText xml:space="preserve"> PAGEREF _Toc118105633 \h </w:instrText>
            </w:r>
            <w:r w:rsidR="00522FD6">
              <w:rPr>
                <w:noProof/>
              </w:rPr>
            </w:r>
            <w:r w:rsidR="00522FD6">
              <w:rPr>
                <w:noProof/>
              </w:rPr>
              <w:fldChar w:fldCharType="separate"/>
            </w:r>
            <w:r w:rsidR="00522FD6">
              <w:rPr>
                <w:noProof/>
              </w:rPr>
              <w:t>4</w:t>
            </w:r>
            <w:r w:rsidR="00522FD6">
              <w:rPr>
                <w:noProof/>
              </w:rPr>
              <w:fldChar w:fldCharType="end"/>
            </w:r>
          </w:hyperlink>
        </w:p>
        <w:p w14:paraId="14B5B06B" w14:textId="30EEEFB9" w:rsidR="00522FD6" w:rsidRDefault="00000000">
          <w:pPr>
            <w:pStyle w:val="TOC3"/>
            <w:rPr>
              <w:rFonts w:asciiTheme="minorHAnsi" w:eastAsiaTheme="minorEastAsia" w:hAnsiTheme="minorHAnsi" w:cstheme="minorBidi"/>
              <w:noProof/>
              <w:sz w:val="22"/>
            </w:rPr>
          </w:pPr>
          <w:hyperlink w:anchor="_Toc118105634" w:history="1">
            <w:r w:rsidR="00522FD6" w:rsidRPr="001B7970">
              <w:rPr>
                <w:rStyle w:val="Hyperlink"/>
                <w:noProof/>
              </w:rPr>
              <w:t>Method 2: fitting the Tm as a function of Ct.</w:t>
            </w:r>
            <w:r w:rsidR="00522FD6">
              <w:rPr>
                <w:noProof/>
              </w:rPr>
              <w:tab/>
            </w:r>
            <w:r w:rsidR="00522FD6">
              <w:rPr>
                <w:noProof/>
              </w:rPr>
              <w:fldChar w:fldCharType="begin"/>
            </w:r>
            <w:r w:rsidR="00522FD6">
              <w:rPr>
                <w:noProof/>
              </w:rPr>
              <w:instrText xml:space="preserve"> PAGEREF _Toc118105634 \h </w:instrText>
            </w:r>
            <w:r w:rsidR="00522FD6">
              <w:rPr>
                <w:noProof/>
              </w:rPr>
            </w:r>
            <w:r w:rsidR="00522FD6">
              <w:rPr>
                <w:noProof/>
              </w:rPr>
              <w:fldChar w:fldCharType="separate"/>
            </w:r>
            <w:r w:rsidR="00522FD6">
              <w:rPr>
                <w:noProof/>
              </w:rPr>
              <w:t>5</w:t>
            </w:r>
            <w:r w:rsidR="00522FD6">
              <w:rPr>
                <w:noProof/>
              </w:rPr>
              <w:fldChar w:fldCharType="end"/>
            </w:r>
          </w:hyperlink>
        </w:p>
        <w:p w14:paraId="193DA408" w14:textId="344D38AD" w:rsidR="00522FD6" w:rsidRDefault="00000000">
          <w:pPr>
            <w:pStyle w:val="TOC3"/>
            <w:rPr>
              <w:rFonts w:asciiTheme="minorHAnsi" w:eastAsiaTheme="minorEastAsia" w:hAnsiTheme="minorHAnsi" w:cstheme="minorBidi"/>
              <w:noProof/>
              <w:sz w:val="22"/>
            </w:rPr>
          </w:pPr>
          <w:hyperlink w:anchor="_Toc118105635" w:history="1">
            <w:r w:rsidR="00522FD6" w:rsidRPr="001B7970">
              <w:rPr>
                <w:rStyle w:val="Hyperlink"/>
                <w:noProof/>
              </w:rPr>
              <w:t>Method 3: Global fitting.</w:t>
            </w:r>
            <w:r w:rsidR="00522FD6">
              <w:rPr>
                <w:noProof/>
              </w:rPr>
              <w:tab/>
            </w:r>
            <w:r w:rsidR="00522FD6">
              <w:rPr>
                <w:noProof/>
              </w:rPr>
              <w:fldChar w:fldCharType="begin"/>
            </w:r>
            <w:r w:rsidR="00522FD6">
              <w:rPr>
                <w:noProof/>
              </w:rPr>
              <w:instrText xml:space="preserve"> PAGEREF _Toc118105635 \h </w:instrText>
            </w:r>
            <w:r w:rsidR="00522FD6">
              <w:rPr>
                <w:noProof/>
              </w:rPr>
            </w:r>
            <w:r w:rsidR="00522FD6">
              <w:rPr>
                <w:noProof/>
              </w:rPr>
              <w:fldChar w:fldCharType="separate"/>
            </w:r>
            <w:r w:rsidR="00522FD6">
              <w:rPr>
                <w:noProof/>
              </w:rPr>
              <w:t>5</w:t>
            </w:r>
            <w:r w:rsidR="00522FD6">
              <w:rPr>
                <w:noProof/>
              </w:rPr>
              <w:fldChar w:fldCharType="end"/>
            </w:r>
          </w:hyperlink>
        </w:p>
        <w:p w14:paraId="6CCA925B" w14:textId="3F462F63" w:rsidR="00522FD6" w:rsidRDefault="00000000">
          <w:pPr>
            <w:pStyle w:val="TOC2"/>
            <w:tabs>
              <w:tab w:val="right" w:leader="dot" w:pos="9350"/>
            </w:tabs>
            <w:rPr>
              <w:rFonts w:asciiTheme="minorHAnsi" w:eastAsiaTheme="minorEastAsia" w:hAnsiTheme="minorHAnsi" w:cstheme="minorBidi"/>
              <w:noProof/>
              <w:sz w:val="22"/>
            </w:rPr>
          </w:pPr>
          <w:hyperlink w:anchor="_Toc118105636" w:history="1">
            <w:r w:rsidR="00522FD6" w:rsidRPr="001B7970">
              <w:rPr>
                <w:rStyle w:val="Hyperlink"/>
                <w:noProof/>
              </w:rPr>
              <w:t>Data processing by the BLtrimmer</w:t>
            </w:r>
            <w:r w:rsidR="00522FD6">
              <w:rPr>
                <w:noProof/>
              </w:rPr>
              <w:tab/>
            </w:r>
            <w:r w:rsidR="00522FD6">
              <w:rPr>
                <w:noProof/>
              </w:rPr>
              <w:fldChar w:fldCharType="begin"/>
            </w:r>
            <w:r w:rsidR="00522FD6">
              <w:rPr>
                <w:noProof/>
              </w:rPr>
              <w:instrText xml:space="preserve"> PAGEREF _Toc118105636 \h </w:instrText>
            </w:r>
            <w:r w:rsidR="00522FD6">
              <w:rPr>
                <w:noProof/>
              </w:rPr>
            </w:r>
            <w:r w:rsidR="00522FD6">
              <w:rPr>
                <w:noProof/>
              </w:rPr>
              <w:fldChar w:fldCharType="separate"/>
            </w:r>
            <w:r w:rsidR="00522FD6">
              <w:rPr>
                <w:noProof/>
              </w:rPr>
              <w:t>5</w:t>
            </w:r>
            <w:r w:rsidR="00522FD6">
              <w:rPr>
                <w:noProof/>
              </w:rPr>
              <w:fldChar w:fldCharType="end"/>
            </w:r>
          </w:hyperlink>
        </w:p>
        <w:p w14:paraId="325DA9E4" w14:textId="412ED413" w:rsidR="00522FD6" w:rsidRDefault="00000000">
          <w:pPr>
            <w:pStyle w:val="TOC3"/>
            <w:rPr>
              <w:rFonts w:asciiTheme="minorHAnsi" w:eastAsiaTheme="minorEastAsia" w:hAnsiTheme="minorHAnsi" w:cstheme="minorBidi"/>
              <w:noProof/>
              <w:sz w:val="22"/>
            </w:rPr>
          </w:pPr>
          <w:hyperlink w:anchor="_Toc118105637" w:history="1">
            <w:r w:rsidR="00522FD6" w:rsidRPr="001B7970">
              <w:rPr>
                <w:rStyle w:val="Hyperlink"/>
                <w:noProof/>
              </w:rPr>
              <w:t>Baseline testing.</w:t>
            </w:r>
            <w:r w:rsidR="00522FD6">
              <w:rPr>
                <w:noProof/>
              </w:rPr>
              <w:tab/>
            </w:r>
            <w:r w:rsidR="00522FD6">
              <w:rPr>
                <w:noProof/>
              </w:rPr>
              <w:fldChar w:fldCharType="begin"/>
            </w:r>
            <w:r w:rsidR="00522FD6">
              <w:rPr>
                <w:noProof/>
              </w:rPr>
              <w:instrText xml:space="preserve"> PAGEREF _Toc118105637 \h </w:instrText>
            </w:r>
            <w:r w:rsidR="00522FD6">
              <w:rPr>
                <w:noProof/>
              </w:rPr>
            </w:r>
            <w:r w:rsidR="00522FD6">
              <w:rPr>
                <w:noProof/>
              </w:rPr>
              <w:fldChar w:fldCharType="separate"/>
            </w:r>
            <w:r w:rsidR="00522FD6">
              <w:rPr>
                <w:noProof/>
              </w:rPr>
              <w:t>5</w:t>
            </w:r>
            <w:r w:rsidR="00522FD6">
              <w:rPr>
                <w:noProof/>
              </w:rPr>
              <w:fldChar w:fldCharType="end"/>
            </w:r>
          </w:hyperlink>
        </w:p>
        <w:p w14:paraId="4E4B5AFB" w14:textId="37841239" w:rsidR="00522FD6" w:rsidRDefault="00000000">
          <w:pPr>
            <w:pStyle w:val="TOC3"/>
            <w:rPr>
              <w:rFonts w:asciiTheme="minorHAnsi" w:eastAsiaTheme="minorEastAsia" w:hAnsiTheme="minorHAnsi" w:cstheme="minorBidi"/>
              <w:noProof/>
              <w:sz w:val="22"/>
            </w:rPr>
          </w:pPr>
          <w:hyperlink w:anchor="_Toc118105638" w:history="1">
            <w:r w:rsidR="00522FD6" w:rsidRPr="001B7970">
              <w:rPr>
                <w:rStyle w:val="Hyperlink"/>
                <w:noProof/>
              </w:rPr>
              <w:t>Baseline assessment.</w:t>
            </w:r>
            <w:r w:rsidR="00522FD6">
              <w:rPr>
                <w:noProof/>
              </w:rPr>
              <w:tab/>
            </w:r>
            <w:r w:rsidR="00522FD6">
              <w:rPr>
                <w:noProof/>
              </w:rPr>
              <w:fldChar w:fldCharType="begin"/>
            </w:r>
            <w:r w:rsidR="00522FD6">
              <w:rPr>
                <w:noProof/>
              </w:rPr>
              <w:instrText xml:space="preserve"> PAGEREF _Toc118105638 \h </w:instrText>
            </w:r>
            <w:r w:rsidR="00522FD6">
              <w:rPr>
                <w:noProof/>
              </w:rPr>
            </w:r>
            <w:r w:rsidR="00522FD6">
              <w:rPr>
                <w:noProof/>
              </w:rPr>
              <w:fldChar w:fldCharType="separate"/>
            </w:r>
            <w:r w:rsidR="00522FD6">
              <w:rPr>
                <w:noProof/>
              </w:rPr>
              <w:t>6</w:t>
            </w:r>
            <w:r w:rsidR="00522FD6">
              <w:rPr>
                <w:noProof/>
              </w:rPr>
              <w:fldChar w:fldCharType="end"/>
            </w:r>
          </w:hyperlink>
        </w:p>
        <w:p w14:paraId="3BEE3024" w14:textId="2CB19B17" w:rsidR="00522FD6" w:rsidRDefault="00000000">
          <w:pPr>
            <w:pStyle w:val="TOC3"/>
            <w:rPr>
              <w:rFonts w:asciiTheme="minorHAnsi" w:eastAsiaTheme="minorEastAsia" w:hAnsiTheme="minorHAnsi" w:cstheme="minorBidi"/>
              <w:noProof/>
              <w:sz w:val="22"/>
            </w:rPr>
          </w:pPr>
          <w:hyperlink w:anchor="_Toc118105639" w:history="1">
            <w:r w:rsidR="00522FD6" w:rsidRPr="001B7970">
              <w:rPr>
                <w:rStyle w:val="Hyperlink"/>
                <w:noProof/>
              </w:rPr>
              <w:t>Ensemble analysis</w:t>
            </w:r>
            <w:r w:rsidR="00522FD6">
              <w:rPr>
                <w:noProof/>
              </w:rPr>
              <w:tab/>
            </w:r>
            <w:r w:rsidR="00522FD6">
              <w:rPr>
                <w:noProof/>
              </w:rPr>
              <w:fldChar w:fldCharType="begin"/>
            </w:r>
            <w:r w:rsidR="00522FD6">
              <w:rPr>
                <w:noProof/>
              </w:rPr>
              <w:instrText xml:space="preserve"> PAGEREF _Toc118105639 \h </w:instrText>
            </w:r>
            <w:r w:rsidR="00522FD6">
              <w:rPr>
                <w:noProof/>
              </w:rPr>
            </w:r>
            <w:r w:rsidR="00522FD6">
              <w:rPr>
                <w:noProof/>
              </w:rPr>
              <w:fldChar w:fldCharType="separate"/>
            </w:r>
            <w:r w:rsidR="00522FD6">
              <w:rPr>
                <w:noProof/>
              </w:rPr>
              <w:t>6</w:t>
            </w:r>
            <w:r w:rsidR="00522FD6">
              <w:rPr>
                <w:noProof/>
              </w:rPr>
              <w:fldChar w:fldCharType="end"/>
            </w:r>
          </w:hyperlink>
        </w:p>
        <w:p w14:paraId="3BB9B091" w14:textId="653DCA86" w:rsidR="00522FD6" w:rsidRDefault="00000000">
          <w:pPr>
            <w:pStyle w:val="TOC2"/>
            <w:tabs>
              <w:tab w:val="right" w:leader="dot" w:pos="9350"/>
            </w:tabs>
            <w:rPr>
              <w:rFonts w:asciiTheme="minorHAnsi" w:eastAsiaTheme="minorEastAsia" w:hAnsiTheme="minorHAnsi" w:cstheme="minorBidi"/>
              <w:noProof/>
              <w:sz w:val="22"/>
            </w:rPr>
          </w:pPr>
          <w:hyperlink w:anchor="_Toc118105640" w:history="1">
            <w:r w:rsidR="00522FD6" w:rsidRPr="001B7970">
              <w:rPr>
                <w:rStyle w:val="Hyperlink"/>
                <w:noProof/>
              </w:rPr>
              <w:t>Data Modeling</w:t>
            </w:r>
            <w:r w:rsidR="00522FD6">
              <w:rPr>
                <w:noProof/>
              </w:rPr>
              <w:tab/>
            </w:r>
            <w:r w:rsidR="00522FD6">
              <w:rPr>
                <w:noProof/>
              </w:rPr>
              <w:fldChar w:fldCharType="begin"/>
            </w:r>
            <w:r w:rsidR="00522FD6">
              <w:rPr>
                <w:noProof/>
              </w:rPr>
              <w:instrText xml:space="preserve"> PAGEREF _Toc118105640 \h </w:instrText>
            </w:r>
            <w:r w:rsidR="00522FD6">
              <w:rPr>
                <w:noProof/>
              </w:rPr>
            </w:r>
            <w:r w:rsidR="00522FD6">
              <w:rPr>
                <w:noProof/>
              </w:rPr>
              <w:fldChar w:fldCharType="separate"/>
            </w:r>
            <w:r w:rsidR="00522FD6">
              <w:rPr>
                <w:noProof/>
              </w:rPr>
              <w:t>6</w:t>
            </w:r>
            <w:r w:rsidR="00522FD6">
              <w:rPr>
                <w:noProof/>
              </w:rPr>
              <w:fldChar w:fldCharType="end"/>
            </w:r>
          </w:hyperlink>
        </w:p>
        <w:p w14:paraId="5DB77C32" w14:textId="0AB29C39" w:rsidR="00522FD6" w:rsidRDefault="00000000">
          <w:pPr>
            <w:pStyle w:val="TOC1"/>
            <w:rPr>
              <w:rFonts w:asciiTheme="minorHAnsi" w:eastAsiaTheme="minorEastAsia" w:hAnsiTheme="minorHAnsi" w:cstheme="minorBidi"/>
              <w:noProof/>
              <w:sz w:val="22"/>
            </w:rPr>
          </w:pPr>
          <w:hyperlink w:anchor="_Toc118105641" w:history="1">
            <w:r w:rsidR="00522FD6" w:rsidRPr="001B7970">
              <w:rPr>
                <w:rStyle w:val="Hyperlink"/>
                <w:noProof/>
              </w:rPr>
              <w:t>Supplementary information figures</w:t>
            </w:r>
            <w:r w:rsidR="00522FD6">
              <w:rPr>
                <w:noProof/>
              </w:rPr>
              <w:tab/>
            </w:r>
            <w:r w:rsidR="00522FD6">
              <w:rPr>
                <w:noProof/>
              </w:rPr>
              <w:fldChar w:fldCharType="begin"/>
            </w:r>
            <w:r w:rsidR="00522FD6">
              <w:rPr>
                <w:noProof/>
              </w:rPr>
              <w:instrText xml:space="preserve"> PAGEREF _Toc118105641 \h </w:instrText>
            </w:r>
            <w:r w:rsidR="00522FD6">
              <w:rPr>
                <w:noProof/>
              </w:rPr>
            </w:r>
            <w:r w:rsidR="00522FD6">
              <w:rPr>
                <w:noProof/>
              </w:rPr>
              <w:fldChar w:fldCharType="separate"/>
            </w:r>
            <w:r w:rsidR="00522FD6">
              <w:rPr>
                <w:noProof/>
              </w:rPr>
              <w:t>8</w:t>
            </w:r>
            <w:r w:rsidR="00522FD6">
              <w:rPr>
                <w:noProof/>
              </w:rPr>
              <w:fldChar w:fldCharType="end"/>
            </w:r>
          </w:hyperlink>
        </w:p>
        <w:p w14:paraId="63247BFA" w14:textId="04222115" w:rsidR="00522FD6" w:rsidRDefault="00000000">
          <w:pPr>
            <w:pStyle w:val="TOC2"/>
            <w:tabs>
              <w:tab w:val="right" w:leader="dot" w:pos="9350"/>
            </w:tabs>
            <w:rPr>
              <w:rFonts w:asciiTheme="minorHAnsi" w:eastAsiaTheme="minorEastAsia" w:hAnsiTheme="minorHAnsi" w:cstheme="minorBidi"/>
              <w:noProof/>
              <w:sz w:val="22"/>
            </w:rPr>
          </w:pPr>
          <w:hyperlink w:anchor="_Toc118105642" w:history="1">
            <w:r w:rsidR="00522FD6" w:rsidRPr="001B7970">
              <w:rPr>
                <w:rStyle w:val="Hyperlink"/>
                <w:noProof/>
              </w:rPr>
              <w:t>Figure S1</w:t>
            </w:r>
            <w:r w:rsidR="00522FD6">
              <w:rPr>
                <w:noProof/>
              </w:rPr>
              <w:tab/>
            </w:r>
            <w:r w:rsidR="00522FD6">
              <w:rPr>
                <w:noProof/>
              </w:rPr>
              <w:fldChar w:fldCharType="begin"/>
            </w:r>
            <w:r w:rsidR="00522FD6">
              <w:rPr>
                <w:noProof/>
              </w:rPr>
              <w:instrText xml:space="preserve"> PAGEREF _Toc118105642 \h </w:instrText>
            </w:r>
            <w:r w:rsidR="00522FD6">
              <w:rPr>
                <w:noProof/>
              </w:rPr>
            </w:r>
            <w:r w:rsidR="00522FD6">
              <w:rPr>
                <w:noProof/>
              </w:rPr>
              <w:fldChar w:fldCharType="separate"/>
            </w:r>
            <w:r w:rsidR="00522FD6">
              <w:rPr>
                <w:noProof/>
              </w:rPr>
              <w:t>8</w:t>
            </w:r>
            <w:r w:rsidR="00522FD6">
              <w:rPr>
                <w:noProof/>
              </w:rPr>
              <w:fldChar w:fldCharType="end"/>
            </w:r>
          </w:hyperlink>
        </w:p>
        <w:p w14:paraId="09B522A8" w14:textId="2F424446" w:rsidR="00522FD6" w:rsidRDefault="00000000">
          <w:pPr>
            <w:pStyle w:val="TOC2"/>
            <w:tabs>
              <w:tab w:val="right" w:leader="dot" w:pos="9350"/>
            </w:tabs>
            <w:rPr>
              <w:rFonts w:asciiTheme="minorHAnsi" w:eastAsiaTheme="minorEastAsia" w:hAnsiTheme="minorHAnsi" w:cstheme="minorBidi"/>
              <w:noProof/>
              <w:sz w:val="22"/>
            </w:rPr>
          </w:pPr>
          <w:hyperlink w:anchor="_Toc118105643" w:history="1">
            <w:r w:rsidR="00522FD6" w:rsidRPr="001B7970">
              <w:rPr>
                <w:rStyle w:val="Hyperlink"/>
                <w:noProof/>
              </w:rPr>
              <w:t>Figure S2</w:t>
            </w:r>
            <w:r w:rsidR="00522FD6">
              <w:rPr>
                <w:noProof/>
              </w:rPr>
              <w:tab/>
            </w:r>
            <w:r w:rsidR="00522FD6">
              <w:rPr>
                <w:noProof/>
              </w:rPr>
              <w:fldChar w:fldCharType="begin"/>
            </w:r>
            <w:r w:rsidR="00522FD6">
              <w:rPr>
                <w:noProof/>
              </w:rPr>
              <w:instrText xml:space="preserve"> PAGEREF _Toc118105643 \h </w:instrText>
            </w:r>
            <w:r w:rsidR="00522FD6">
              <w:rPr>
                <w:noProof/>
              </w:rPr>
            </w:r>
            <w:r w:rsidR="00522FD6">
              <w:rPr>
                <w:noProof/>
              </w:rPr>
              <w:fldChar w:fldCharType="separate"/>
            </w:r>
            <w:r w:rsidR="00522FD6">
              <w:rPr>
                <w:noProof/>
              </w:rPr>
              <w:t>9</w:t>
            </w:r>
            <w:r w:rsidR="00522FD6">
              <w:rPr>
                <w:noProof/>
              </w:rPr>
              <w:fldChar w:fldCharType="end"/>
            </w:r>
          </w:hyperlink>
        </w:p>
        <w:p w14:paraId="04FF2BAD" w14:textId="17725D76" w:rsidR="00522FD6" w:rsidRDefault="00000000">
          <w:pPr>
            <w:pStyle w:val="TOC2"/>
            <w:tabs>
              <w:tab w:val="right" w:leader="dot" w:pos="9350"/>
            </w:tabs>
            <w:rPr>
              <w:rFonts w:asciiTheme="minorHAnsi" w:eastAsiaTheme="minorEastAsia" w:hAnsiTheme="minorHAnsi" w:cstheme="minorBidi"/>
              <w:noProof/>
              <w:sz w:val="22"/>
            </w:rPr>
          </w:pPr>
          <w:hyperlink w:anchor="_Toc118105644" w:history="1">
            <w:r w:rsidR="00522FD6" w:rsidRPr="001B7970">
              <w:rPr>
                <w:rStyle w:val="Hyperlink"/>
                <w:noProof/>
              </w:rPr>
              <w:t>Figure S3</w:t>
            </w:r>
            <w:r w:rsidR="00522FD6">
              <w:rPr>
                <w:noProof/>
              </w:rPr>
              <w:tab/>
            </w:r>
            <w:r w:rsidR="00522FD6">
              <w:rPr>
                <w:noProof/>
              </w:rPr>
              <w:fldChar w:fldCharType="begin"/>
            </w:r>
            <w:r w:rsidR="00522FD6">
              <w:rPr>
                <w:noProof/>
              </w:rPr>
              <w:instrText xml:space="preserve"> PAGEREF _Toc118105644 \h </w:instrText>
            </w:r>
            <w:r w:rsidR="00522FD6">
              <w:rPr>
                <w:noProof/>
              </w:rPr>
            </w:r>
            <w:r w:rsidR="00522FD6">
              <w:rPr>
                <w:noProof/>
              </w:rPr>
              <w:fldChar w:fldCharType="separate"/>
            </w:r>
            <w:r w:rsidR="00522FD6">
              <w:rPr>
                <w:noProof/>
              </w:rPr>
              <w:t>10</w:t>
            </w:r>
            <w:r w:rsidR="00522FD6">
              <w:rPr>
                <w:noProof/>
              </w:rPr>
              <w:fldChar w:fldCharType="end"/>
            </w:r>
          </w:hyperlink>
        </w:p>
        <w:p w14:paraId="4C3B3881" w14:textId="2C136313" w:rsidR="00522FD6" w:rsidRDefault="00000000">
          <w:pPr>
            <w:pStyle w:val="TOC2"/>
            <w:tabs>
              <w:tab w:val="right" w:leader="dot" w:pos="9350"/>
            </w:tabs>
            <w:rPr>
              <w:rFonts w:asciiTheme="minorHAnsi" w:eastAsiaTheme="minorEastAsia" w:hAnsiTheme="minorHAnsi" w:cstheme="minorBidi"/>
              <w:noProof/>
              <w:sz w:val="22"/>
            </w:rPr>
          </w:pPr>
          <w:hyperlink w:anchor="_Toc118105645" w:history="1">
            <w:r w:rsidR="00522FD6" w:rsidRPr="001B7970">
              <w:rPr>
                <w:rStyle w:val="Hyperlink"/>
                <w:noProof/>
              </w:rPr>
              <w:t>Figure S4</w:t>
            </w:r>
            <w:r w:rsidR="00522FD6">
              <w:rPr>
                <w:noProof/>
              </w:rPr>
              <w:tab/>
            </w:r>
            <w:r w:rsidR="00522FD6">
              <w:rPr>
                <w:noProof/>
              </w:rPr>
              <w:fldChar w:fldCharType="begin"/>
            </w:r>
            <w:r w:rsidR="00522FD6">
              <w:rPr>
                <w:noProof/>
              </w:rPr>
              <w:instrText xml:space="preserve"> PAGEREF _Toc118105645 \h </w:instrText>
            </w:r>
            <w:r w:rsidR="00522FD6">
              <w:rPr>
                <w:noProof/>
              </w:rPr>
            </w:r>
            <w:r w:rsidR="00522FD6">
              <w:rPr>
                <w:noProof/>
              </w:rPr>
              <w:fldChar w:fldCharType="separate"/>
            </w:r>
            <w:r w:rsidR="00522FD6">
              <w:rPr>
                <w:noProof/>
              </w:rPr>
              <w:t>11</w:t>
            </w:r>
            <w:r w:rsidR="00522FD6">
              <w:rPr>
                <w:noProof/>
              </w:rPr>
              <w:fldChar w:fldCharType="end"/>
            </w:r>
          </w:hyperlink>
        </w:p>
        <w:p w14:paraId="16F39098" w14:textId="4C4FD1B6" w:rsidR="00522FD6" w:rsidRDefault="00000000">
          <w:pPr>
            <w:pStyle w:val="TOC2"/>
            <w:tabs>
              <w:tab w:val="right" w:leader="dot" w:pos="9350"/>
            </w:tabs>
            <w:rPr>
              <w:rFonts w:asciiTheme="minorHAnsi" w:eastAsiaTheme="minorEastAsia" w:hAnsiTheme="minorHAnsi" w:cstheme="minorBidi"/>
              <w:noProof/>
              <w:sz w:val="22"/>
            </w:rPr>
          </w:pPr>
          <w:hyperlink w:anchor="_Toc118105646" w:history="1">
            <w:r w:rsidR="00522FD6" w:rsidRPr="001B7970">
              <w:rPr>
                <w:rStyle w:val="Hyperlink"/>
                <w:noProof/>
              </w:rPr>
              <w:t>Table S1</w:t>
            </w:r>
            <w:r w:rsidR="00522FD6">
              <w:rPr>
                <w:noProof/>
              </w:rPr>
              <w:tab/>
            </w:r>
            <w:r w:rsidR="00522FD6">
              <w:rPr>
                <w:noProof/>
              </w:rPr>
              <w:fldChar w:fldCharType="begin"/>
            </w:r>
            <w:r w:rsidR="00522FD6">
              <w:rPr>
                <w:noProof/>
              </w:rPr>
              <w:instrText xml:space="preserve"> PAGEREF _Toc118105646 \h </w:instrText>
            </w:r>
            <w:r w:rsidR="00522FD6">
              <w:rPr>
                <w:noProof/>
              </w:rPr>
            </w:r>
            <w:r w:rsidR="00522FD6">
              <w:rPr>
                <w:noProof/>
              </w:rPr>
              <w:fldChar w:fldCharType="separate"/>
            </w:r>
            <w:r w:rsidR="00522FD6">
              <w:rPr>
                <w:noProof/>
              </w:rPr>
              <w:t>12</w:t>
            </w:r>
            <w:r w:rsidR="00522FD6">
              <w:rPr>
                <w:noProof/>
              </w:rPr>
              <w:fldChar w:fldCharType="end"/>
            </w:r>
          </w:hyperlink>
        </w:p>
        <w:p w14:paraId="18FEE7FF" w14:textId="29E0038F" w:rsidR="00522FD6" w:rsidRDefault="00000000">
          <w:pPr>
            <w:pStyle w:val="TOC1"/>
            <w:rPr>
              <w:rFonts w:asciiTheme="minorHAnsi" w:eastAsiaTheme="minorEastAsia" w:hAnsiTheme="minorHAnsi" w:cstheme="minorBidi"/>
              <w:noProof/>
              <w:sz w:val="22"/>
            </w:rPr>
          </w:pPr>
          <w:hyperlink w:anchor="_Toc118105647" w:history="1">
            <w:r w:rsidR="00522FD6" w:rsidRPr="001B7970">
              <w:rPr>
                <w:rStyle w:val="Hyperlink"/>
                <w:noProof/>
              </w:rPr>
              <w:t>Supplementary information references</w:t>
            </w:r>
            <w:r w:rsidR="00522FD6">
              <w:rPr>
                <w:noProof/>
              </w:rPr>
              <w:tab/>
            </w:r>
            <w:r w:rsidR="00522FD6">
              <w:rPr>
                <w:noProof/>
              </w:rPr>
              <w:fldChar w:fldCharType="begin"/>
            </w:r>
            <w:r w:rsidR="00522FD6">
              <w:rPr>
                <w:noProof/>
              </w:rPr>
              <w:instrText xml:space="preserve"> PAGEREF _Toc118105647 \h </w:instrText>
            </w:r>
            <w:r w:rsidR="00522FD6">
              <w:rPr>
                <w:noProof/>
              </w:rPr>
            </w:r>
            <w:r w:rsidR="00522FD6">
              <w:rPr>
                <w:noProof/>
              </w:rPr>
              <w:fldChar w:fldCharType="separate"/>
            </w:r>
            <w:r w:rsidR="00522FD6">
              <w:rPr>
                <w:noProof/>
              </w:rPr>
              <w:t>15</w:t>
            </w:r>
            <w:r w:rsidR="00522FD6">
              <w:rPr>
                <w:noProof/>
              </w:rPr>
              <w:fldChar w:fldCharType="end"/>
            </w:r>
          </w:hyperlink>
        </w:p>
        <w:p w14:paraId="542EA5BF" w14:textId="0616CDC6" w:rsidR="007F74F4" w:rsidRDefault="00000000">
          <w:pPr>
            <w:pStyle w:val="TOC1"/>
            <w:tabs>
              <w:tab w:val="clear" w:pos="9350"/>
              <w:tab w:val="right" w:leader="dot" w:pos="9360"/>
            </w:tabs>
          </w:pPr>
          <w:r>
            <w:rPr>
              <w:rStyle w:val="IndexLink"/>
            </w:rPr>
            <w:fldChar w:fldCharType="end"/>
          </w:r>
        </w:p>
      </w:sdtContent>
    </w:sdt>
    <w:p w14:paraId="27E99B12" w14:textId="77777777" w:rsidR="004F7167" w:rsidRDefault="00000000" w:rsidP="004F7167">
      <w:pPr>
        <w:spacing w:after="288" w:line="480" w:lineRule="auto"/>
        <w:jc w:val="both"/>
      </w:pPr>
      <w:r>
        <w:br w:type="page"/>
      </w:r>
    </w:p>
    <w:p w14:paraId="2DA894D9" w14:textId="48526895" w:rsidR="004F7167" w:rsidRPr="004F7167" w:rsidRDefault="004F7167" w:rsidP="004F7167">
      <w:pPr>
        <w:pStyle w:val="Heading1"/>
      </w:pPr>
      <w:bookmarkStart w:id="2" w:name="_Toc118105629"/>
      <w:r w:rsidRPr="004F7167">
        <w:lastRenderedPageBreak/>
        <w:t>Supplementary information methods</w:t>
      </w:r>
      <w:bookmarkEnd w:id="2"/>
    </w:p>
    <w:p w14:paraId="7258C473" w14:textId="10F34864" w:rsidR="00D023A5" w:rsidRDefault="004F7167" w:rsidP="00D023A5">
      <w:pPr>
        <w:pStyle w:val="Heading2"/>
      </w:pPr>
      <w:bookmarkStart w:id="3" w:name="_Toc118105630"/>
      <w:r w:rsidRPr="004F7167">
        <w:t xml:space="preserve">Data </w:t>
      </w:r>
      <w:bookmarkStart w:id="4" w:name="_Toc111794058"/>
      <w:bookmarkStart w:id="5" w:name="_Toc108513666"/>
      <w:r w:rsidRPr="004F7167">
        <w:t>processing by meltR.A</w:t>
      </w:r>
      <w:bookmarkEnd w:id="3"/>
    </w:p>
    <w:p w14:paraId="66BC0030" w14:textId="77777777" w:rsidR="004C09C3" w:rsidRPr="00D3500E" w:rsidRDefault="004C09C3" w:rsidP="00D3500E"/>
    <w:p w14:paraId="6EFB4476" w14:textId="1122E8C0" w:rsidR="00D023A5" w:rsidRPr="00D023A5" w:rsidRDefault="00D3500E" w:rsidP="00213103">
      <w:pPr>
        <w:pStyle w:val="BodyText"/>
        <w:jc w:val="both"/>
        <w:rPr>
          <w:rStyle w:val="mtext"/>
        </w:rPr>
      </w:pPr>
      <w:bookmarkStart w:id="6" w:name="_Toc118105631"/>
      <w:r w:rsidRPr="00D3500E">
        <w:rPr>
          <w:rStyle w:val="Heading3Char"/>
        </w:rPr>
        <w:t>Raw data preprocessing</w:t>
      </w:r>
      <w:bookmarkEnd w:id="6"/>
      <w:r>
        <w:rPr>
          <w:rStyle w:val="mtext"/>
        </w:rPr>
        <w:t xml:space="preserve">. </w:t>
      </w:r>
      <w:r w:rsidR="00D023A5" w:rsidRPr="00D023A5">
        <w:rPr>
          <w:rStyle w:val="mtext"/>
        </w:rPr>
        <w:t>MeltR performs the following data preprocessing steps before fitting:</w:t>
      </w:r>
    </w:p>
    <w:p w14:paraId="387E6432" w14:textId="345F763B" w:rsidR="00D023A5" w:rsidRPr="00D023A5" w:rsidRDefault="00D023A5" w:rsidP="00213103">
      <w:pPr>
        <w:pStyle w:val="BodyText"/>
        <w:jc w:val="both"/>
        <w:rPr>
          <w:rStyle w:val="mtext"/>
        </w:rPr>
      </w:pPr>
      <w:r w:rsidRPr="00D023A5">
        <w:rPr>
          <w:rStyle w:val="mtext"/>
        </w:rPr>
        <w:t>1.) RNA and DNA extinction coefficients are calculated from the sequence using the extinction coefficient data</w:t>
      </w:r>
      <w:r w:rsidR="004C09C3">
        <w:rPr>
          <w:rStyle w:val="mtext"/>
        </w:rPr>
        <w:fldChar w:fldCharType="begin"/>
      </w:r>
      <w:r w:rsidR="004C09C3">
        <w:rPr>
          <w:rStyle w:val="mtext"/>
        </w:rPr>
        <w:instrText xml:space="preserve"> ADDIN ZOTERO_ITEM CSL_CITATION {"citationID":"2mK5lXL4","properties":{"formattedCitation":"\\super 1\\nosupersub{}","plainCitation":"1","noteIndex":0},"citationItems":[{"id":2301,"uris":["http://zotero.org/users/4485201/items/U5LRXTKR"],"itemData":{"id":2301,"type":"book","abstract":"2 volumes :; ISBN 0-87819-506-8 (v. 1); One of the four sections of the expanded ed. of Handbook of biochemistry","ISBN":"978-0-87819-506-0","language":"eng","number-of-pages":"666","publisher":"Cleveland : CRC Press","source":"Internet Archive","title":"Handbook of biochemistry and molecular biology : nucleic acids","title-short":"Handbook of biochemistry and molecular biology","URL":"http://archive.org/details/handbookofbioche0001unse_g4p1","contributor":[{"literal":"Internet Archive"}],"accessed":{"date-parts":[["2022",10,31]]},"issued":{"date-parts":[["1975"]]}}}],"schema":"https://github.com/citation-style-language/schema/raw/master/csl-citation.json"} </w:instrText>
      </w:r>
      <w:r w:rsidR="004C09C3">
        <w:rPr>
          <w:rStyle w:val="mtext"/>
        </w:rPr>
        <w:fldChar w:fldCharType="separate"/>
      </w:r>
      <w:r w:rsidR="004C09C3" w:rsidRPr="004C09C3">
        <w:rPr>
          <w:szCs w:val="24"/>
          <w:vertAlign w:val="superscript"/>
        </w:rPr>
        <w:t>1</w:t>
      </w:r>
      <w:r w:rsidR="004C09C3">
        <w:rPr>
          <w:rStyle w:val="mtext"/>
        </w:rPr>
        <w:fldChar w:fldCharType="end"/>
      </w:r>
      <w:r w:rsidR="00ED7763">
        <w:rPr>
          <w:rStyle w:val="mtext"/>
        </w:rPr>
        <w:t xml:space="preserve"> and</w:t>
      </w:r>
      <w:r w:rsidR="004C09C3">
        <w:rPr>
          <w:rStyle w:val="mtext"/>
        </w:rPr>
        <w:t xml:space="preserve"> the method recommended by</w:t>
      </w:r>
      <w:r w:rsidRPr="00D023A5">
        <w:rPr>
          <w:rStyle w:val="mtext"/>
        </w:rPr>
        <w:t xml:space="preserve"> Tinoco and colleagues.</w:t>
      </w:r>
      <w:r w:rsidR="004C09C3">
        <w:rPr>
          <w:rStyle w:val="mtext"/>
        </w:rPr>
        <w:fldChar w:fldCharType="begin"/>
      </w:r>
      <w:r w:rsidR="004C09C3">
        <w:rPr>
          <w:rStyle w:val="mtext"/>
        </w:rPr>
        <w:instrText xml:space="preserve"> ADDIN ZOTERO_ITEM CSL_CITATION {"citationID":"XxgTQYrs","properties":{"formattedCitation":"\\super 2\\nosupersub{}","plainCitation":"2","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4C09C3">
        <w:rPr>
          <w:rStyle w:val="mtext"/>
        </w:rPr>
        <w:fldChar w:fldCharType="separate"/>
      </w:r>
      <w:r w:rsidR="004C09C3" w:rsidRPr="004C09C3">
        <w:rPr>
          <w:szCs w:val="24"/>
          <w:vertAlign w:val="superscript"/>
        </w:rPr>
        <w:t>2</w:t>
      </w:r>
      <w:r w:rsidR="004C09C3">
        <w:rPr>
          <w:rStyle w:val="mtext"/>
        </w:rPr>
        <w:fldChar w:fldCharType="end"/>
      </w:r>
      <w:r>
        <w:rPr>
          <w:rStyle w:val="mtext"/>
        </w:rPr>
        <w:t xml:space="preserve"> Alternatively, the user provides custom extinction coefficients or concentrations for each non-blank sample in the data set.</w:t>
      </w:r>
    </w:p>
    <w:p w14:paraId="63D6996B" w14:textId="49E69005" w:rsidR="00D023A5" w:rsidRPr="00D023A5" w:rsidRDefault="00D023A5" w:rsidP="00213103">
      <w:pPr>
        <w:pStyle w:val="BodyText"/>
        <w:jc w:val="both"/>
        <w:rPr>
          <w:rStyle w:val="mtext"/>
        </w:rPr>
      </w:pPr>
      <w:r w:rsidRPr="00D023A5">
        <w:rPr>
          <w:rStyle w:val="mtext"/>
        </w:rPr>
        <w:t xml:space="preserve">2.) </w:t>
      </w:r>
      <w:r>
        <w:rPr>
          <w:rStyle w:val="mtext"/>
        </w:rPr>
        <w:t>If the blank</w:t>
      </w:r>
      <w:r w:rsidR="00ED7763">
        <w:rPr>
          <w:rStyle w:val="mtext"/>
        </w:rPr>
        <w:t>s</w:t>
      </w:r>
      <w:r>
        <w:rPr>
          <w:rStyle w:val="mtext"/>
        </w:rPr>
        <w:t xml:space="preserve"> </w:t>
      </w:r>
      <w:r w:rsidR="00ED7763">
        <w:rPr>
          <w:rStyle w:val="mtext"/>
        </w:rPr>
        <w:t>are</w:t>
      </w:r>
      <w:r>
        <w:rPr>
          <w:rStyle w:val="mtext"/>
        </w:rPr>
        <w:t xml:space="preserve"> provided in the data set, t</w:t>
      </w:r>
      <w:r w:rsidRPr="00D023A5">
        <w:rPr>
          <w:rStyle w:val="mtext"/>
        </w:rPr>
        <w:t>he background absorbance of a user specified blank is scaled to the pathlength of the cuvette and subtracted from each curve.</w:t>
      </w:r>
    </w:p>
    <w:p w14:paraId="3AC8941C" w14:textId="5D0F6102" w:rsidR="00D023A5" w:rsidRPr="00D023A5" w:rsidRDefault="00D023A5" w:rsidP="00213103">
      <w:pPr>
        <w:pStyle w:val="BodyText"/>
        <w:jc w:val="both"/>
        <w:rPr>
          <w:rStyle w:val="mtext"/>
        </w:rPr>
      </w:pPr>
      <w:r w:rsidRPr="00D023A5">
        <w:rPr>
          <w:rStyle w:val="mtext"/>
        </w:rPr>
        <w:t xml:space="preserve">3.) </w:t>
      </w:r>
      <w:r w:rsidR="00430A79">
        <w:rPr>
          <w:rStyle w:val="mtext"/>
        </w:rPr>
        <w:t>If concentrations were not supplied</w:t>
      </w:r>
      <w:r w:rsidR="002C4D59">
        <w:rPr>
          <w:rStyle w:val="mtext"/>
        </w:rPr>
        <w:t xml:space="preserve"> in step 1</w:t>
      </w:r>
      <w:r w:rsidR="00430A79">
        <w:rPr>
          <w:rStyle w:val="mtext"/>
        </w:rPr>
        <w:t>, t</w:t>
      </w:r>
      <w:r w:rsidRPr="00D023A5">
        <w:rPr>
          <w:rStyle w:val="mtext"/>
        </w:rPr>
        <w:t>he total strand concentration (C</w:t>
      </w:r>
      <w:r w:rsidRPr="00577F5E">
        <w:rPr>
          <w:rStyle w:val="mtext"/>
          <w:vertAlign w:val="subscript"/>
        </w:rPr>
        <w:t>t</w:t>
      </w:r>
      <w:r w:rsidRPr="00D023A5">
        <w:rPr>
          <w:rStyle w:val="mtext"/>
        </w:rPr>
        <w:t>) is calculated at a user specified temperature (Default = 90 °C)</w:t>
      </w:r>
      <w:r w:rsidR="00467C7D">
        <w:rPr>
          <w:rStyle w:val="mtext"/>
        </w:rPr>
        <w:t xml:space="preserve"> using the extinction coefficient and Beer’s law</w:t>
      </w:r>
      <w:r w:rsidRPr="00D023A5">
        <w:rPr>
          <w:rStyle w:val="mtext"/>
        </w:rPr>
        <w:t>. For homoduplexes and monomolecular-self structured RNA, where there is only one nucleic acid in the sample, the C</w:t>
      </w:r>
      <w:r w:rsidRPr="00577F5E">
        <w:rPr>
          <w:rStyle w:val="mtext"/>
          <w:vertAlign w:val="subscript"/>
        </w:rPr>
        <w:t>t</w:t>
      </w:r>
      <w:r w:rsidRPr="00D023A5">
        <w:rPr>
          <w:rStyle w:val="mtext"/>
        </w:rPr>
        <w:t xml:space="preserve"> is the total concentration of the single strand. For heteroduplexes, the C</w:t>
      </w:r>
      <w:r w:rsidRPr="00577F5E">
        <w:rPr>
          <w:rStyle w:val="mtext"/>
          <w:vertAlign w:val="subscript"/>
        </w:rPr>
        <w:t>t</w:t>
      </w:r>
      <w:r w:rsidRPr="00D023A5">
        <w:rPr>
          <w:rStyle w:val="mtext"/>
        </w:rPr>
        <w:t xml:space="preserve"> is the total concentration of strand 1 plus the total concentration of strand 2.</w:t>
      </w:r>
    </w:p>
    <w:p w14:paraId="3BE6C1C6" w14:textId="2DF0824E" w:rsidR="00D023A5" w:rsidRPr="00D023A5" w:rsidRDefault="00D023A5" w:rsidP="00213103">
      <w:pPr>
        <w:pStyle w:val="BodyText"/>
        <w:jc w:val="both"/>
        <w:rPr>
          <w:rStyle w:val="mtext"/>
        </w:rPr>
      </w:pPr>
      <w:r w:rsidRPr="00D023A5">
        <w:rPr>
          <w:rStyle w:val="mtext"/>
        </w:rPr>
        <w:t xml:space="preserve">4.) High and low temperature data are trimmed (to the </w:t>
      </w:r>
      <w:r w:rsidR="00430A79" w:rsidRPr="00D023A5">
        <w:rPr>
          <w:rStyle w:val="mtext"/>
        </w:rPr>
        <w:t>user’s</w:t>
      </w:r>
      <w:r w:rsidRPr="00D023A5">
        <w:rPr>
          <w:rStyle w:val="mtext"/>
        </w:rPr>
        <w:t xml:space="preserve"> specification) to ensure linear baselines.</w:t>
      </w:r>
      <w:r w:rsidR="00E73FBD">
        <w:rPr>
          <w:rStyle w:val="mtext"/>
        </w:rPr>
        <w:t xml:space="preserve"> </w:t>
      </w:r>
    </w:p>
    <w:p w14:paraId="1EA4AD56" w14:textId="77777777" w:rsidR="00D023A5" w:rsidRPr="00D023A5" w:rsidRDefault="00D023A5" w:rsidP="00213103">
      <w:pPr>
        <w:pStyle w:val="BodyText"/>
        <w:jc w:val="both"/>
        <w:rPr>
          <w:rStyle w:val="mtext"/>
        </w:rPr>
      </w:pPr>
      <w:r w:rsidRPr="00D023A5">
        <w:rPr>
          <w:rStyle w:val="mtext"/>
        </w:rPr>
        <w:t>5.) First and second derivatives are taken using polynomial regression. First, the data are approximated using a 20th order polynomial. Then, the first and second derivatives of the polynomial are determined analytically using calculus. The approximate T0.5 (the approximate melting temperature, Tm, where 50% of the nucleic acid is single stranded) is calculated by finding the maximum of the first derivative curve and the T0.75 (the approximate temperature where 75% of the nucleic acid is single stranded) is calculated by finding the minimum of the second derivative (Figure 2), to a precision of less than 0.1 °C.</w:t>
      </w:r>
    </w:p>
    <w:p w14:paraId="602CD481" w14:textId="226E3D08" w:rsidR="00D023A5" w:rsidRDefault="00430A79" w:rsidP="00213103">
      <w:pPr>
        <w:pStyle w:val="Textbody"/>
        <w:jc w:val="both"/>
      </w:pPr>
      <w:r w:rsidRPr="00430A79">
        <w:t>6.) Initial parameter estimates are calculated for each curve. The initial values for slopes and intercepts of the baselines are estimated by fitting absorbance values that are greater than the 75th quantile for the uper baselines, and fitting aborbance values that are lower than the 25th quantile for the lower baseline, to y = mx + b. Initial values for the enthalpy are determined using the T0.5 and T0.75 (in Kelvin) from first and second derivative curves</w:t>
      </w:r>
      <w:r w:rsidR="00213103">
        <w:t xml:space="preserve"> using equation1, where </w:t>
      </w:r>
      <w:r w:rsidR="00461C57">
        <w:t>C</w:t>
      </w:r>
      <w:r w:rsidR="00213103">
        <w:t xml:space="preserve"> = -0</w:t>
      </w:r>
      <w:r w:rsidRPr="00430A79">
        <w:t>.</w:t>
      </w:r>
      <w:r w:rsidR="00213103">
        <w:t>007, A = -0</w:t>
      </w:r>
      <w:r w:rsidR="00213103" w:rsidRPr="00430A79">
        <w:t>.</w:t>
      </w:r>
      <w:r w:rsidR="00213103">
        <w:t>0044, A = -0.0032</w:t>
      </w:r>
      <w:r w:rsidRPr="00430A79">
        <w:t xml:space="preserve"> </w:t>
      </w:r>
      <w:r w:rsidR="00C8597A">
        <w:t xml:space="preserve">kcal/mol/K </w:t>
      </w:r>
      <w:r w:rsidRPr="00430A79">
        <w:t>for heteroduplex, homoduplex, and monomolecular self-structured DNA and RNA melting curves.</w:t>
      </w:r>
      <w:r w:rsidR="00ED7763">
        <w:fldChar w:fldCharType="begin"/>
      </w:r>
      <w:r w:rsidR="00ED7763">
        <w:instrText xml:space="preserve"> ADDIN ZOTERO_ITEM CSL_CITATION {"citationID":"MliIe60V","properties":{"formattedCitation":"\\super 3\\nosupersub{}","plainCitation":"3","noteIndex":0},"citationItems":[{"id":2302,"uris":["http://zotero.org/users/4485201/items/HTT9MLMX"],"itemData":{"id":2302,"type":"article-journal","abstract":"Physical studies of enzymioally synthesized oligoribonucleotides of defined sequence are used to evaluate quantitatively the destabilizing influence of mismatched bases in a double helix. The series (A-)4G(-C)n(-U)4, N = 1 to 6, exist as imperfect dimer helices when N is equal to or less than 4, and as monomolecular hairpin helices when N is 5 and 6. Internal loops become progressively more destabilizing as their size increases from 2 to 4 to 6 nucleotides resulting from 1, 2 and 3 consecutive mismatched base pairs. However, the stability of a helix will generally be greater if a given number of mismatched pairs occur consecutively rather than in isolation from one another. These data may be used for improved calculations of stability of RNA secondary structure, to estimate the frequency of structural fluctuations in a double helix and to assess the stability of modified polynucleotide helices. An unmodified double helix of one million randomly arranged base pairs should contain on the time average approximately 10 G.C and 500 A.U pairs in non-hydrogen bonded, unstacked conformations at 25 °C. Our estimate of the effect of mismatching on Tm values of high polymers is less precise because of the long temperature extrapolation required. However, we estimate that DNA or RNA treated with mutagens which interrupt up to 20% of the nucleotide pairs will show a drop of about 1.2 deg. C in melting temperature with each unit per cent of modification.","container-title":"Journal of Molecular Biology","DOI":"10.1016/0022-2836(73)90118-6","ISSN":"0022-2836","issue":"2","journalAbbreviation":"Journal of Molecular Biology","language":"en","page":"301-319","source":"ScienceDirect","title":"Free energy of imperfect nucleic acid helices: III. Small internal loops resulting from mismatches","title-short":"Free energy of imperfect nucleic acid helices","volume":"78","author":[{"family":"Gralla","given":"Jay"},{"family":"Crothers","given":"Donald M."}],"issued":{"date-parts":[["1973",8,5]]}}}],"schema":"https://github.com/citation-style-language/schema/raw/master/csl-citation.json"} </w:instrText>
      </w:r>
      <w:r w:rsidR="00ED7763">
        <w:fldChar w:fldCharType="separate"/>
      </w:r>
      <w:r w:rsidR="00ED7763" w:rsidRPr="00ED7763">
        <w:rPr>
          <w:szCs w:val="24"/>
          <w:vertAlign w:val="superscript"/>
        </w:rPr>
        <w:t>3</w:t>
      </w:r>
      <w:r w:rsidR="00ED7763">
        <w:fldChar w:fldCharType="end"/>
      </w:r>
    </w:p>
    <w:p w14:paraId="6036F354" w14:textId="319B0160" w:rsidR="008C0B8A" w:rsidRPr="00461C57" w:rsidRDefault="00461C57" w:rsidP="00D023A5">
      <w:pPr>
        <w:pStyle w:val="Textbody"/>
      </w:pPr>
      <m:oMathPara>
        <m:oMathParaPr>
          <m:jc m:val="right"/>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C</m:t>
              </m:r>
            </m:num>
            <m:den>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0.5</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0.75</m:t>
                          </m:r>
                        </m:sub>
                      </m:sSub>
                    </m:den>
                  </m:f>
                </m:e>
              </m:d>
            </m:den>
          </m:f>
          <m:r>
            <m:rPr>
              <m:sty m:val="p"/>
            </m:rPr>
            <w:rPr>
              <w:rFonts w:ascii="Cambria Math" w:hAnsi="Cambria Math"/>
            </w:rPr>
            <m:t xml:space="preserve">                                                                                (1)</m:t>
          </m:r>
        </m:oMath>
      </m:oMathPara>
    </w:p>
    <w:p w14:paraId="24A2ED64" w14:textId="5BD41750" w:rsidR="008C0B8A" w:rsidRDefault="00D3500E" w:rsidP="00213103">
      <w:pPr>
        <w:pStyle w:val="Textbody"/>
        <w:jc w:val="both"/>
      </w:pPr>
      <w:bookmarkStart w:id="7" w:name="_Toc118105632"/>
      <w:r w:rsidRPr="00D3500E">
        <w:rPr>
          <w:rStyle w:val="Heading3Char"/>
        </w:rPr>
        <w:t>Thermodynamic models for duplex formation.</w:t>
      </w:r>
      <w:bookmarkEnd w:id="7"/>
      <w:r>
        <w:t xml:space="preserve"> </w:t>
      </w:r>
      <w:r w:rsidRPr="00D3500E">
        <w:t xml:space="preserve">Thermo-dynamic parameters for helix formation are obtained using </w:t>
      </w:r>
      <w:r>
        <w:t>the v</w:t>
      </w:r>
      <w:r w:rsidRPr="00D3500E">
        <w:t xml:space="preserve">an't Hoff </w:t>
      </w:r>
      <w:r w:rsidR="00213103">
        <w:t>relationship (</w:t>
      </w:r>
      <w:r>
        <w:t>equation</w:t>
      </w:r>
      <w:r w:rsidR="00213103">
        <w:t xml:space="preserve"> 2)</w:t>
      </w:r>
      <w:r w:rsidR="008C0B8A">
        <w:t>, which relates the equilibrium constant to temperature</w:t>
      </w:r>
      <w:r w:rsidRPr="00D3500E">
        <w:t>:</w:t>
      </w:r>
    </w:p>
    <w:p w14:paraId="728F2FE0" w14:textId="630878C5" w:rsidR="00213103" w:rsidRPr="00213103" w:rsidRDefault="00E60490" w:rsidP="00213103">
      <w:pPr>
        <w:pStyle w:val="Textbody"/>
        <w:jc w:val="both"/>
      </w:pPr>
      <m:oMathPara>
        <m:oMathParaPr>
          <m:jc m:val="right"/>
        </m:oMathParaPr>
        <m:oMath>
          <m:r>
            <m:rPr>
              <m:sty m:val="p"/>
            </m:rPr>
            <w:rPr>
              <w:rFonts w:ascii="Cambria Math" w:hAnsi="Cambria Math"/>
            </w:rPr>
            <m:t>ln</m:t>
          </m:r>
          <m:d>
            <m:dPr>
              <m:ctrlPr>
                <w:rPr>
                  <w:rFonts w:ascii="Cambria Math" w:hAnsi="Cambria Math"/>
                  <w:iCs/>
                </w:rPr>
              </m:ctrlPr>
            </m:dPr>
            <m:e>
              <m:r>
                <m:rPr>
                  <m:sty m:val="p"/>
                </m:rPr>
                <w:rPr>
                  <w:rFonts w:ascii="Cambria Math" w:hAnsi="Cambria Math"/>
                </w:rPr>
                <m:t>K</m:t>
              </m:r>
            </m:e>
          </m:d>
          <m:r>
            <m:rPr>
              <m:sty m:val="p"/>
            </m:rPr>
            <w:rPr>
              <w:rFonts w:ascii="Cambria Math" w:hAnsi="Cambria Math"/>
            </w:rPr>
            <m:t>=</m:t>
          </m:r>
          <m:f>
            <m:fPr>
              <m:ctrlPr>
                <w:rPr>
                  <w:rFonts w:ascii="Cambria Math" w:hAnsi="Cambria Math"/>
                  <w:iCs/>
                </w:rPr>
              </m:ctrlPr>
            </m:fPr>
            <m:num>
              <m:r>
                <m:rPr>
                  <m:sty m:val="p"/>
                </m:rPr>
                <w:rPr>
                  <w:rFonts w:ascii="Cambria Math" w:hAnsi="Cambria Math"/>
                </w:rPr>
                <m:t>∆S°</m:t>
              </m:r>
            </m:num>
            <m:den>
              <m:r>
                <m:rPr>
                  <m:sty m:val="p"/>
                </m:rPr>
                <w:rPr>
                  <w:rFonts w:ascii="Cambria Math" w:hAnsi="Cambria Math"/>
                </w:rPr>
                <m:t>R</m:t>
              </m:r>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H°</m:t>
              </m:r>
            </m:num>
            <m:den>
              <m:r>
                <m:rPr>
                  <m:sty m:val="p"/>
                </m:rPr>
                <w:rPr>
                  <w:rFonts w:ascii="Cambria Math" w:hAnsi="Cambria Math"/>
                </w:rPr>
                <m:t>RT</m:t>
              </m:r>
            </m:den>
          </m:f>
          <m:r>
            <m:rPr>
              <m:sty m:val="p"/>
            </m:rPr>
            <w:rPr>
              <w:rFonts w:ascii="Cambria Math" w:hAnsi="Cambria Math"/>
            </w:rPr>
            <m:t xml:space="preserve">                                                                                  (2)</m:t>
          </m:r>
        </m:oMath>
      </m:oMathPara>
    </w:p>
    <w:p w14:paraId="633B09C2" w14:textId="24CF24E6" w:rsidR="00213103" w:rsidRDefault="00213103" w:rsidP="00213103">
      <w:pPr>
        <w:pStyle w:val="Textbody"/>
        <w:jc w:val="both"/>
      </w:pPr>
      <w:r>
        <w:t>W</w:t>
      </w:r>
      <w:r w:rsidRPr="00213103">
        <w:t xml:space="preserve">here </w:t>
      </w:r>
      <w:r>
        <w:t>Δ</w:t>
      </w:r>
      <w:r w:rsidRPr="00213103">
        <w:t>S</w:t>
      </w:r>
      <w:r>
        <w:t>°</w:t>
      </w:r>
      <w:r w:rsidRPr="00213103">
        <w:t xml:space="preserve"> is the entropy </w:t>
      </w:r>
      <w:r w:rsidR="00E73FBD">
        <w:t>of helix formation</w:t>
      </w:r>
      <w:r w:rsidRPr="00213103">
        <w:t xml:space="preserve">, </w:t>
      </w:r>
      <w:r>
        <w:t>Δ</w:t>
      </w:r>
      <w:r w:rsidRPr="00213103">
        <w:t>H</w:t>
      </w:r>
      <w:r>
        <w:t>°</w:t>
      </w:r>
      <w:r w:rsidRPr="00213103">
        <w:t xml:space="preserve"> is the enthalpy </w:t>
      </w:r>
      <w:r w:rsidR="00E73FBD">
        <w:t>of helix formation</w:t>
      </w:r>
      <w:r w:rsidRPr="00213103">
        <w:t xml:space="preserve">, R is the gas constant in kcal/mol, T is the temperature in Kelvin, and K is the </w:t>
      </w:r>
      <w:r w:rsidR="00E73FBD" w:rsidRPr="00213103">
        <w:t>equilibrium</w:t>
      </w:r>
      <w:r w:rsidRPr="00213103">
        <w:t xml:space="preserve"> constant given by </w:t>
      </w:r>
      <w:r>
        <w:t>e</w:t>
      </w:r>
      <w:r w:rsidRPr="00213103">
        <w:t xml:space="preserve">quation </w:t>
      </w:r>
      <w:r>
        <w:t>3</w:t>
      </w:r>
      <w:r w:rsidRPr="00213103">
        <w:t xml:space="preserve">, </w:t>
      </w:r>
      <w:r w:rsidR="00E60490">
        <w:t>e</w:t>
      </w:r>
      <w:r w:rsidRPr="00213103">
        <w:t xml:space="preserve">quation </w:t>
      </w:r>
      <w:r>
        <w:t>4</w:t>
      </w:r>
      <w:r w:rsidRPr="00213103">
        <w:t xml:space="preserve">, and </w:t>
      </w:r>
      <w:r w:rsidR="00E60490">
        <w:t>e</w:t>
      </w:r>
      <w:r w:rsidRPr="00213103">
        <w:t xml:space="preserve">quation </w:t>
      </w:r>
      <w:r>
        <w:t>5</w:t>
      </w:r>
      <w:r w:rsidRPr="00213103">
        <w:t xml:space="preserve"> for heteroduplexes, homoduplexes, and monomolecular self-structured RNA respectively.</w:t>
      </w:r>
    </w:p>
    <w:p w14:paraId="23EB5F7E" w14:textId="42342504" w:rsidR="00E60490" w:rsidRPr="00E60490" w:rsidRDefault="00E60490" w:rsidP="00E60490">
      <w:pPr>
        <w:pStyle w:val="Textbody"/>
        <w:jc w:val="both"/>
        <w:rPr>
          <w:iCs/>
        </w:rPr>
      </w:pPr>
      <m:oMathPara>
        <m:oMathParaPr>
          <m:jc m:val="right"/>
        </m:oMathParaPr>
        <m:oMath>
          <m:r>
            <m:rPr>
              <m:sty m:val="p"/>
            </m:rPr>
            <w:rPr>
              <w:rFonts w:ascii="Cambria Math" w:hAnsi="Cambria Math"/>
            </w:rPr>
            <m:t>K=</m:t>
          </m:r>
          <m:f>
            <m:fPr>
              <m:ctrlPr>
                <w:rPr>
                  <w:rFonts w:ascii="Cambria Math" w:hAnsi="Cambria Math"/>
                </w:rPr>
              </m:ctrlPr>
            </m:fPr>
            <m:num>
              <m:r>
                <m:rPr>
                  <m:sty m:val="p"/>
                </m:rPr>
                <w:rPr>
                  <w:rFonts w:ascii="Cambria Math" w:hAnsi="Cambria Math"/>
                </w:rPr>
                <m:t>[AB]</m:t>
              </m:r>
            </m:num>
            <m:den>
              <m:d>
                <m:dPr>
                  <m:begChr m:val="["/>
                  <m:endChr m:val="]"/>
                  <m:ctrlPr>
                    <w:rPr>
                      <w:rFonts w:ascii="Cambria Math" w:hAnsi="Cambria Math"/>
                      <w:iCs/>
                    </w:rPr>
                  </m:ctrlPr>
                </m:dPr>
                <m:e>
                  <m:r>
                    <m:rPr>
                      <m:sty m:val="p"/>
                    </m:rPr>
                    <w:rPr>
                      <w:rFonts w:ascii="Cambria Math" w:hAnsi="Cambria Math"/>
                    </w:rPr>
                    <m:t>A</m:t>
                  </m:r>
                </m:e>
              </m:d>
              <m:r>
                <m:rPr>
                  <m:sty m:val="p"/>
                </m:rPr>
                <w:rPr>
                  <w:rFonts w:ascii="Cambria Math" w:hAnsi="Cambria Math"/>
                </w:rPr>
                <m:t>[B]</m:t>
              </m:r>
            </m:den>
          </m:f>
          <m:r>
            <m:rPr>
              <m:sty m:val="p"/>
            </m:rPr>
            <w:rPr>
              <w:rFonts w:ascii="Cambria Math" w:hAnsi="Cambria Math"/>
            </w:rPr>
            <m:t xml:space="preserve">                                                                                     (3)</m:t>
          </m:r>
        </m:oMath>
      </m:oMathPara>
    </w:p>
    <w:p w14:paraId="3B7A2311" w14:textId="60EE9892" w:rsidR="00E60490" w:rsidRPr="00213103" w:rsidRDefault="00E60490" w:rsidP="00E60490">
      <w:pPr>
        <w:pStyle w:val="Textbody"/>
        <w:jc w:val="both"/>
      </w:pPr>
      <m:oMathPara>
        <m:oMathParaPr>
          <m:jc m:val="right"/>
        </m:oMathParaPr>
        <m:oMath>
          <m:r>
            <m:rPr>
              <m:sty m:val="p"/>
            </m:rPr>
            <w:rPr>
              <w:rFonts w:ascii="Cambria Math" w:hAnsi="Cambria Math"/>
            </w:rPr>
            <m:t>K=</m:t>
          </m:r>
          <m:f>
            <m:fPr>
              <m:ctrlPr>
                <w:rPr>
                  <w:rFonts w:ascii="Cambria Math" w:hAnsi="Cambria Math"/>
                </w:rPr>
              </m:ctrlPr>
            </m:fPr>
            <m:num>
              <m:r>
                <m:rPr>
                  <m:sty m:val="p"/>
                </m:rPr>
                <w:rPr>
                  <w:rFonts w:ascii="Cambria Math" w:hAnsi="Cambria Math"/>
                </w:rPr>
                <m:t>[AA]</m:t>
              </m:r>
            </m:num>
            <m:den>
              <m:sSup>
                <m:sSupPr>
                  <m:ctrlPr>
                    <w:rPr>
                      <w:rFonts w:ascii="Cambria Math" w:hAnsi="Cambria Math"/>
                      <w:iCs/>
                    </w:rPr>
                  </m:ctrlPr>
                </m:sSupPr>
                <m:e>
                  <m:d>
                    <m:dPr>
                      <m:begChr m:val="["/>
                      <m:endChr m:val="]"/>
                      <m:ctrlPr>
                        <w:rPr>
                          <w:rFonts w:ascii="Cambria Math" w:hAnsi="Cambria Math"/>
                          <w:iCs/>
                        </w:rPr>
                      </m:ctrlPr>
                    </m:dPr>
                    <m:e>
                      <m:r>
                        <m:rPr>
                          <m:sty m:val="p"/>
                        </m:rPr>
                        <w:rPr>
                          <w:rFonts w:ascii="Cambria Math" w:hAnsi="Cambria Math"/>
                        </w:rPr>
                        <m:t>A</m:t>
                      </m:r>
                    </m:e>
                  </m:d>
                </m:e>
                <m:sup>
                  <m:r>
                    <w:rPr>
                      <w:rFonts w:ascii="Cambria Math" w:hAnsi="Cambria Math"/>
                    </w:rPr>
                    <m:t>2</m:t>
                  </m:r>
                </m:sup>
              </m:sSup>
            </m:den>
          </m:f>
          <m:r>
            <m:rPr>
              <m:sty m:val="p"/>
            </m:rPr>
            <w:rPr>
              <w:rFonts w:ascii="Cambria Math" w:hAnsi="Cambria Math"/>
            </w:rPr>
            <m:t xml:space="preserve">                                                                                      (4)</m:t>
          </m:r>
        </m:oMath>
      </m:oMathPara>
    </w:p>
    <w:p w14:paraId="40FE49D5" w14:textId="7EEA3151" w:rsidR="00E60490" w:rsidRPr="00213103" w:rsidRDefault="00E60490" w:rsidP="00E60490">
      <w:pPr>
        <w:pStyle w:val="Textbody"/>
        <w:jc w:val="both"/>
      </w:pPr>
      <m:oMathPara>
        <m:oMathParaPr>
          <m:jc m:val="right"/>
        </m:oMathParaPr>
        <m:oMath>
          <m:r>
            <m:rPr>
              <m:sty m:val="p"/>
            </m:rPr>
            <w:rPr>
              <w:rFonts w:ascii="Cambria Math" w:hAnsi="Cambria Math"/>
            </w:rPr>
            <w:lastRenderedPageBreak/>
            <m:t>K=</m:t>
          </m:r>
          <m:f>
            <m:fPr>
              <m:ctrlPr>
                <w:rPr>
                  <w:rFonts w:ascii="Cambria Math" w:hAnsi="Cambria Math"/>
                </w:rPr>
              </m:ctrlPr>
            </m:fPr>
            <m:num>
              <m:r>
                <m:rPr>
                  <m:sty m:val="p"/>
                </m:rPr>
                <w:rPr>
                  <w:rFonts w:ascii="Cambria Math" w:hAnsi="Cambria Math"/>
                </w:rPr>
                <m:t>[F]</m:t>
              </m:r>
            </m:num>
            <m:den>
              <m:r>
                <m:rPr>
                  <m:sty m:val="p"/>
                </m:rPr>
                <w:rPr>
                  <w:rFonts w:ascii="Cambria Math" w:hAnsi="Cambria Math"/>
                </w:rPr>
                <m:t>[U]</m:t>
              </m:r>
            </m:den>
          </m:f>
          <m:r>
            <m:rPr>
              <m:sty m:val="p"/>
            </m:rPr>
            <w:rPr>
              <w:rFonts w:ascii="Cambria Math" w:hAnsi="Cambria Math"/>
            </w:rPr>
            <m:t xml:space="preserve">                                                                                       (5)</m:t>
          </m:r>
        </m:oMath>
      </m:oMathPara>
    </w:p>
    <w:p w14:paraId="15E7F125" w14:textId="25343152" w:rsidR="00213103" w:rsidRDefault="00213103" w:rsidP="00213103">
      <w:pPr>
        <w:pStyle w:val="Textbody"/>
        <w:jc w:val="both"/>
      </w:pPr>
      <w:r w:rsidRPr="00213103">
        <w:t xml:space="preserve">For Equation </w:t>
      </w:r>
      <w:r w:rsidR="000961D5">
        <w:t>3</w:t>
      </w:r>
      <w:r w:rsidRPr="00213103">
        <w:t xml:space="preserve"> and </w:t>
      </w:r>
      <w:r w:rsidR="000961D5">
        <w:t>4</w:t>
      </w:r>
      <w:r w:rsidRPr="00213103">
        <w:t xml:space="preserve">, [A] and [B] are the concentration of different strands, [AB] is the concentration of strand A in a duplex with strand B, and [AA] is the concentration of a </w:t>
      </w:r>
      <w:r w:rsidR="00093DC4" w:rsidRPr="00213103">
        <w:t>self-complementary</w:t>
      </w:r>
      <w:r w:rsidRPr="00213103">
        <w:t xml:space="preserve"> strand A in a duplex with another </w:t>
      </w:r>
      <w:r w:rsidR="00093DC4" w:rsidRPr="00213103">
        <w:t>self-complementary</w:t>
      </w:r>
      <w:r w:rsidRPr="00213103">
        <w:t xml:space="preserve"> strand A. For Equation </w:t>
      </w:r>
      <w:r w:rsidR="000961D5">
        <w:t>5</w:t>
      </w:r>
      <w:r w:rsidRPr="00213103">
        <w:t>, [F] is the concentration of a monomolecular self-structured RNA in the folded state and [U] is the concentration of a monomolecular self-structured RNA in the unfolded state.</w:t>
      </w:r>
    </w:p>
    <w:p w14:paraId="03460260" w14:textId="3091C374" w:rsidR="00213103" w:rsidRDefault="00213103" w:rsidP="00213103">
      <w:pPr>
        <w:pStyle w:val="Textbody"/>
        <w:jc w:val="both"/>
      </w:pPr>
      <w:r>
        <w:t xml:space="preserve">MeltR uses three methods based on the </w:t>
      </w:r>
      <w:r w:rsidR="00093DC4">
        <w:t>v</w:t>
      </w:r>
      <w:r>
        <w:t xml:space="preserve">an't Hoff equation to calculate thermodynamic parameters: </w:t>
      </w:r>
      <w:r w:rsidR="00093DC4">
        <w:br/>
      </w:r>
      <w:r>
        <w:t>(1) fitting melting curves individually, (2) fitting the T</w:t>
      </w:r>
      <w:r w:rsidRPr="00213103">
        <w:rPr>
          <w:vertAlign w:val="subscript"/>
        </w:rPr>
        <w:t>m</w:t>
      </w:r>
      <w:r>
        <w:t xml:space="preserve"> as a function of temperature, and (3) Global fitting melting curves.</w:t>
      </w:r>
    </w:p>
    <w:p w14:paraId="207D6169" w14:textId="14770FBC" w:rsidR="00E60490" w:rsidRDefault="00E60490" w:rsidP="00213103">
      <w:pPr>
        <w:pStyle w:val="Textbody"/>
        <w:jc w:val="both"/>
      </w:pPr>
      <w:bookmarkStart w:id="8" w:name="_Toc118105633"/>
      <w:r w:rsidRPr="000961D5">
        <w:rPr>
          <w:rStyle w:val="Heading3Char"/>
        </w:rPr>
        <w:t>Method 1: fi</w:t>
      </w:r>
      <w:r w:rsidR="000961D5" w:rsidRPr="000961D5">
        <w:rPr>
          <w:rStyle w:val="Heading3Char"/>
        </w:rPr>
        <w:t>tt</w:t>
      </w:r>
      <w:r w:rsidRPr="000961D5">
        <w:rPr>
          <w:rStyle w:val="Heading3Char"/>
        </w:rPr>
        <w:t>ing melting curves individually.</w:t>
      </w:r>
      <w:bookmarkEnd w:id="8"/>
      <w:r>
        <w:t xml:space="preserve"> </w:t>
      </w:r>
      <w:r w:rsidRPr="00E60490">
        <w:t xml:space="preserve">Method 1 fits the absorption as a function of temperature for each sample individually. Base lines are modeled as y= mx + b for the absorbance of the unfolded-single stranded and folded-duplex states (Equation </w:t>
      </w:r>
      <w:r w:rsidR="00093DC4">
        <w:t>6</w:t>
      </w:r>
      <w:r w:rsidRPr="00E60490">
        <w:t>).</w:t>
      </w:r>
    </w:p>
    <w:p w14:paraId="16C38C2E" w14:textId="49DCD633" w:rsidR="000961D5" w:rsidRPr="00213103" w:rsidRDefault="000961D5" w:rsidP="000961D5">
      <w:pPr>
        <w:pStyle w:val="Textbody"/>
        <w:jc w:val="both"/>
      </w:pPr>
      <m:oMathPara>
        <m:oMathParaPr>
          <m:jc m:val="right"/>
        </m:oMathParaPr>
        <m:oMath>
          <m:r>
            <m:rPr>
              <m:sty m:val="p"/>
            </m:rPr>
            <w:rPr>
              <w:rFonts w:ascii="Cambria Math" w:hAnsi="Cambria Math"/>
            </w:rPr>
            <m:t>A= mT+b                                                                                                (6)</m:t>
          </m:r>
        </m:oMath>
      </m:oMathPara>
    </w:p>
    <w:p w14:paraId="4EC528D4" w14:textId="34A250F8" w:rsidR="00E60490" w:rsidRDefault="00E60490" w:rsidP="00213103">
      <w:pPr>
        <w:pStyle w:val="Textbody"/>
        <w:jc w:val="both"/>
      </w:pPr>
      <w:r w:rsidRPr="00E60490">
        <w:t>The absorption of each sample as a function of temperature</w:t>
      </w:r>
      <w:r w:rsidR="003C208D">
        <w:t xml:space="preserve"> is </w:t>
      </w:r>
      <w:r w:rsidR="00093DC4">
        <w:t>f</w:t>
      </w:r>
      <w:r w:rsidR="003C208D">
        <w:t>it to</w:t>
      </w:r>
      <w:r w:rsidRPr="00E60490">
        <w:t xml:space="preserve"> </w:t>
      </w:r>
      <w:r w:rsidR="003C208D">
        <w:t>e</w:t>
      </w:r>
      <w:r w:rsidRPr="00E60490">
        <w:t xml:space="preserve">quation </w:t>
      </w:r>
      <w:r w:rsidR="00A17109">
        <w:t>7</w:t>
      </w:r>
      <w:r w:rsidR="003C208D">
        <w:t xml:space="preserve"> using the </w:t>
      </w:r>
      <w:r w:rsidR="003C208D" w:rsidRPr="003C208D">
        <w:rPr>
          <w:i/>
          <w:iCs/>
        </w:rPr>
        <w:t>nls</w:t>
      </w:r>
      <w:r w:rsidR="003C208D">
        <w:t xml:space="preserve"> algorithm in base R</w:t>
      </w:r>
      <w:r w:rsidRPr="00E60490">
        <w:t>. SS represents the RNA in the single-stranded state.</w:t>
      </w:r>
    </w:p>
    <w:p w14:paraId="7A764552" w14:textId="5F24A123" w:rsidR="00A17109" w:rsidRPr="00213103" w:rsidRDefault="00A17109" w:rsidP="00A17109">
      <w:pPr>
        <w:pStyle w:val="Textbody"/>
        <w:jc w:val="both"/>
      </w:pPr>
      <m:oMathPara>
        <m:oMathParaPr>
          <m:jc m:val="right"/>
        </m:oMathParaPr>
        <m:oMath>
          <m:r>
            <m:rPr>
              <m:sty m:val="p"/>
            </m:rPr>
            <w:rPr>
              <w:rFonts w:ascii="Cambria Math" w:hAnsi="Cambria Math"/>
            </w:rPr>
            <m:t>A=</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DS</m:t>
                  </m:r>
                </m:sub>
              </m:sSub>
            </m:e>
          </m:d>
          <m:r>
            <m:rPr>
              <m:sty m:val="p"/>
            </m:rPr>
            <w:rPr>
              <w:rFonts w:ascii="Cambria Math" w:hAnsi="Cambria Math"/>
            </w:rPr>
            <m:t>f</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SS</m:t>
                  </m:r>
                </m:sub>
              </m:sSub>
            </m:e>
          </m:d>
          <m:d>
            <m:dPr>
              <m:ctrlPr>
                <w:rPr>
                  <w:rFonts w:ascii="Cambria Math" w:hAnsi="Cambria Math"/>
                  <w:iCs/>
                </w:rPr>
              </m:ctrlPr>
            </m:dPr>
            <m:e>
              <m:r>
                <m:rPr>
                  <m:sty m:val="p"/>
                </m:rPr>
                <w:rPr>
                  <w:rFonts w:ascii="Cambria Math" w:hAnsi="Cambria Math"/>
                </w:rPr>
                <m:t xml:space="preserve"> 1-f(T)</m:t>
              </m:r>
            </m:e>
          </m:d>
          <m:r>
            <m:rPr>
              <m:sty m:val="p"/>
            </m:rPr>
            <w:rPr>
              <w:rFonts w:ascii="Cambria Math" w:hAnsi="Cambria Math"/>
            </w:rPr>
            <m:t xml:space="preserve">                                                                (7)</m:t>
          </m:r>
        </m:oMath>
      </m:oMathPara>
    </w:p>
    <w:p w14:paraId="6598B27D" w14:textId="057C7266" w:rsidR="00A17109" w:rsidRDefault="00A17109" w:rsidP="00213103">
      <w:pPr>
        <w:pStyle w:val="Textbody"/>
        <w:jc w:val="both"/>
      </w:pPr>
      <w:r>
        <w:t xml:space="preserve">f(T) is variable, calculated by the analytic solution of the binding constant. </w:t>
      </w:r>
      <w:r w:rsidRPr="00142497">
        <w:rPr>
          <w:i/>
          <w:iCs/>
        </w:rPr>
        <w:t>MeltR</w:t>
      </w:r>
      <w:r>
        <w:t xml:space="preserve"> uses Equation 8 for heteroduplexes, </w:t>
      </w:r>
      <w:r w:rsidR="00F846EB">
        <w:t>e</w:t>
      </w:r>
      <w:r>
        <w:t xml:space="preserve">quation 9 for homoduplexes, and </w:t>
      </w:r>
      <w:r w:rsidR="00F846EB">
        <w:t>e</w:t>
      </w:r>
      <w:r>
        <w:t>quation 10 monomolecular self-structured RNA.</w:t>
      </w:r>
    </w:p>
    <w:p w14:paraId="36BB53E3" w14:textId="23E5F087" w:rsidR="00A17109" w:rsidRPr="007F1875" w:rsidRDefault="007F1875" w:rsidP="00A17109">
      <w:pPr>
        <w:pStyle w:val="Textbody"/>
        <w:jc w:val="both"/>
        <w:rPr>
          <w:iCs/>
        </w:rPr>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xml:space="preserve"> + 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8)</m:t>
          </m:r>
        </m:oMath>
      </m:oMathPara>
    </w:p>
    <w:p w14:paraId="5EE79AAA" w14:textId="00E219CA" w:rsidR="007F1875" w:rsidRPr="00213103" w:rsidRDefault="007F1875" w:rsidP="007F1875">
      <w:pPr>
        <w:pStyle w:val="Textbody"/>
        <w:jc w:val="both"/>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2-</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K</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 xml:space="preserve"> + 2</m:t>
                          </m:r>
                        </m:e>
                      </m:d>
                    </m:e>
                    <m:sup>
                      <m:r>
                        <w:rPr>
                          <w:rFonts w:ascii="Cambria Math" w:hAnsi="Cambria Math"/>
                        </w:rPr>
                        <m:t>2</m:t>
                      </m:r>
                    </m:sup>
                  </m:sSup>
                  <m:r>
                    <w:rPr>
                      <w:rFonts w:ascii="Cambria Math" w:hAnsi="Cambria Math"/>
                    </w:rPr>
                    <m:t>-4</m:t>
                  </m:r>
                </m:e>
              </m:rad>
            </m:num>
            <m:den>
              <m:r>
                <w:rPr>
                  <w:rFonts w:ascii="Cambria Math" w:hAnsi="Cambria Math"/>
                </w:rPr>
                <m:t>2</m:t>
              </m:r>
            </m:den>
          </m:f>
          <m:r>
            <w:rPr>
              <w:rFonts w:ascii="Cambria Math" w:hAnsi="Cambria Math"/>
            </w:rPr>
            <m:t xml:space="preserve">  </m:t>
          </m:r>
          <m:r>
            <m:rPr>
              <m:sty m:val="p"/>
            </m:rPr>
            <w:rPr>
              <w:rFonts w:ascii="Cambria Math" w:hAnsi="Cambria Math"/>
            </w:rPr>
            <m:t xml:space="preserve">                                                            (9)</m:t>
          </m:r>
        </m:oMath>
      </m:oMathPara>
    </w:p>
    <w:p w14:paraId="61F6F9EB" w14:textId="1FD3F16A" w:rsidR="007F1875" w:rsidRPr="00213103" w:rsidRDefault="007F1875" w:rsidP="007F1875">
      <w:pPr>
        <w:pStyle w:val="Textbody"/>
        <w:jc w:val="both"/>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Cs/>
                </w:rPr>
              </m:ctrlPr>
            </m:fPr>
            <m:num>
              <m:r>
                <m:rPr>
                  <m:sty m:val="p"/>
                </m:rPr>
                <w:rPr>
                  <w:rFonts w:ascii="Cambria Math" w:hAnsi="Cambria Math"/>
                </w:rPr>
                <m:t>K(T)</m:t>
              </m:r>
            </m:num>
            <m:den>
              <m:r>
                <m:rPr>
                  <m:sty m:val="p"/>
                </m:rPr>
                <w:rPr>
                  <w:rFonts w:ascii="Cambria Math" w:hAnsi="Cambria Math"/>
                </w:rPr>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1</m:t>
              </m:r>
            </m:den>
          </m:f>
          <m:r>
            <w:rPr>
              <w:rFonts w:ascii="Cambria Math" w:hAnsi="Cambria Math"/>
            </w:rPr>
            <m:t xml:space="preserve">                          </m:t>
          </m:r>
          <m:r>
            <m:rPr>
              <m:sty m:val="p"/>
            </m:rPr>
            <w:rPr>
              <w:rFonts w:ascii="Cambria Math" w:hAnsi="Cambria Math"/>
            </w:rPr>
            <m:t xml:space="preserve">                                                            (10 )</m:t>
          </m:r>
        </m:oMath>
      </m:oMathPara>
    </w:p>
    <w:p w14:paraId="672FE034" w14:textId="1146168E" w:rsidR="000961D5" w:rsidRDefault="000961D5" w:rsidP="00213103">
      <w:pPr>
        <w:pStyle w:val="Textbody"/>
        <w:jc w:val="both"/>
      </w:pPr>
      <w:r>
        <w:t>Where C</w:t>
      </w:r>
      <w:r>
        <w:rPr>
          <w:vertAlign w:val="subscript"/>
        </w:rPr>
        <w:t>t</w:t>
      </w:r>
      <w:r>
        <w:t xml:space="preserve"> is the total strand concentration. K(T) is the equilibrium constant as a function of temperature, given by </w:t>
      </w:r>
      <w:r w:rsidR="00A17109">
        <w:t>e</w:t>
      </w:r>
      <w:r>
        <w:t xml:space="preserve">quation </w:t>
      </w:r>
      <w:r w:rsidR="00F846EB">
        <w:t>11, where B</w:t>
      </w:r>
      <w:r>
        <w:t xml:space="preserve"> </w:t>
      </w:r>
      <w:r w:rsidR="00F846EB">
        <w:t>is 4/C</w:t>
      </w:r>
      <w:r w:rsidR="00F846EB" w:rsidRPr="00F846EB">
        <w:rPr>
          <w:vertAlign w:val="subscript"/>
        </w:rPr>
        <w:t>t</w:t>
      </w:r>
      <w:r w:rsidR="00F846EB">
        <w:t xml:space="preserve">, </w:t>
      </w:r>
      <w:r w:rsidR="00142497">
        <w:t>1</w:t>
      </w:r>
      <w:r w:rsidR="00F846EB">
        <w:t>/C</w:t>
      </w:r>
      <w:r w:rsidR="00F846EB" w:rsidRPr="00F846EB">
        <w:rPr>
          <w:vertAlign w:val="subscript"/>
        </w:rPr>
        <w:t>t</w:t>
      </w:r>
      <w:r w:rsidR="00F846EB" w:rsidRPr="00F846EB">
        <w:t>,</w:t>
      </w:r>
      <w:r w:rsidR="00F846EB">
        <w:t xml:space="preserve"> and 1 for </w:t>
      </w:r>
      <w:r>
        <w:t>heteroduplexes, homoduplexes, and monomolecular self-structured RNA</w:t>
      </w:r>
      <w:r w:rsidR="00F846EB">
        <w:t>, respectively</w:t>
      </w:r>
      <w:r>
        <w:t>.</w:t>
      </w:r>
    </w:p>
    <w:p w14:paraId="5A0BD023" w14:textId="6D724985" w:rsidR="00F846EB" w:rsidRPr="007F1875" w:rsidRDefault="00F846EB" w:rsidP="00F846EB">
      <w:pPr>
        <w:pStyle w:val="Textbody"/>
        <w:jc w:val="both"/>
        <w:rPr>
          <w:iCs/>
        </w:rPr>
      </w:pPr>
      <m:oMathPara>
        <m:oMathParaPr>
          <m:jc m:val="right"/>
        </m:oMathParaPr>
        <m:oMath>
          <m:r>
            <m:rPr>
              <m:sty m:val="p"/>
            </m:rPr>
            <w:rPr>
              <w:rFonts w:ascii="Cambria Math" w:hAnsi="Cambria Math"/>
            </w:rPr>
            <m:t>K</m:t>
          </m:r>
          <m:d>
            <m:dPr>
              <m:ctrlPr>
                <w:rPr>
                  <w:rFonts w:ascii="Cambria Math" w:hAnsi="Cambria Math"/>
                  <w:iCs/>
                </w:rPr>
              </m:ctrlPr>
            </m:dPr>
            <m:e>
              <m:r>
                <m:rPr>
                  <m:sty m:val="p"/>
                </m:rPr>
                <w:rPr>
                  <w:rFonts w:ascii="Cambria Math" w:hAnsi="Cambria Math"/>
                </w:rPr>
                <m:t>T</m:t>
              </m:r>
            </m:e>
          </m:d>
          <m:r>
            <m:rPr>
              <m:sty m:val="p"/>
            </m:rPr>
            <w:rPr>
              <w:rFonts w:ascii="Cambria Math" w:hAnsi="Cambria Math"/>
            </w:rPr>
            <m:t>=</m:t>
          </m:r>
          <m:sSup>
            <m:sSupPr>
              <m:ctrlPr>
                <w:rPr>
                  <w:rFonts w:ascii="Cambria Math" w:hAnsi="Cambria Math"/>
                  <w:iCs/>
                </w:rPr>
              </m:ctrlPr>
            </m:sSupPr>
            <m:e>
              <m:r>
                <m:rPr>
                  <m:sty m:val="p"/>
                </m:rPr>
                <w:rPr>
                  <w:rFonts w:ascii="Cambria Math" w:hAnsi="Cambria Math"/>
                </w:rPr>
                <m:t>e</m:t>
              </m:r>
            </m:e>
            <m:sup>
              <m:f>
                <m:fPr>
                  <m:ctrlPr>
                    <w:rPr>
                      <w:rFonts w:ascii="Cambria Math" w:hAnsi="Cambria Math"/>
                      <w:iCs/>
                    </w:rPr>
                  </m:ctrlPr>
                </m:fPr>
                <m:num>
                  <m:r>
                    <m:rPr>
                      <m:sty m:val="p"/>
                    </m:rPr>
                    <w:rPr>
                      <w:rFonts w:ascii="Cambria Math" w:hAnsi="Cambria Math"/>
                    </w:rPr>
                    <m:t>∆H°</m:t>
                  </m:r>
                </m:num>
                <m:den>
                  <m:r>
                    <m:rPr>
                      <m:sty m:val="p"/>
                    </m:rPr>
                    <w:rPr>
                      <w:rFonts w:ascii="Cambria Math" w:hAnsi="Cambria Math"/>
                    </w:rPr>
                    <m:t>R</m:t>
                  </m:r>
                </m:den>
              </m:f>
              <m:d>
                <m:dPr>
                  <m:ctrlPr>
                    <w:rPr>
                      <w:rFonts w:ascii="Cambria Math" w:hAnsi="Cambria Math"/>
                      <w:iCs/>
                    </w:rPr>
                  </m:ctrlPr>
                </m:dPr>
                <m:e>
                  <m:f>
                    <m:fPr>
                      <m:ctrlPr>
                        <w:rPr>
                          <w:rFonts w:ascii="Cambria Math" w:hAnsi="Cambria Math"/>
                          <w:iCs/>
                        </w:rPr>
                      </m:ctrlPr>
                    </m:fPr>
                    <m:num>
                      <m:r>
                        <m:rPr>
                          <m:sty m:val="p"/>
                        </m:rP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T</m:t>
                      </m:r>
                    </m:den>
                  </m:f>
                </m:e>
              </m:d>
              <m:r>
                <m:rPr>
                  <m:sty m:val="p"/>
                </m:rPr>
                <w:rPr>
                  <w:rFonts w:ascii="Cambria Math" w:hAnsi="Cambria Math"/>
                </w:rPr>
                <m:t>+ln</m:t>
              </m:r>
              <m:d>
                <m:dPr>
                  <m:ctrlPr>
                    <w:rPr>
                      <w:rFonts w:ascii="Cambria Math" w:hAnsi="Cambria Math"/>
                      <w:iCs/>
                    </w:rPr>
                  </m:ctrlPr>
                </m:dPr>
                <m:e>
                  <m:r>
                    <m:rPr>
                      <m:sty m:val="p"/>
                    </m:rPr>
                    <w:rPr>
                      <w:rFonts w:ascii="Cambria Math" w:hAnsi="Cambria Math"/>
                    </w:rPr>
                    <m:t>B</m:t>
                  </m:r>
                </m:e>
              </m:d>
            </m:sup>
          </m:sSup>
          <m:r>
            <w:rPr>
              <w:rFonts w:ascii="Cambria Math" w:hAnsi="Cambria Math"/>
            </w:rPr>
            <m:t xml:space="preserve">  </m:t>
          </m:r>
          <m:r>
            <m:rPr>
              <m:sty m:val="p"/>
            </m:rPr>
            <w:rPr>
              <w:rFonts w:ascii="Cambria Math" w:hAnsi="Cambria Math"/>
            </w:rPr>
            <m:t xml:space="preserve">                                                                             (11)</m:t>
          </m:r>
        </m:oMath>
      </m:oMathPara>
    </w:p>
    <w:p w14:paraId="2AB038D8" w14:textId="6CCE79FF" w:rsidR="00E60490" w:rsidRDefault="000961D5" w:rsidP="00213103">
      <w:pPr>
        <w:pStyle w:val="Textbody"/>
        <w:jc w:val="both"/>
      </w:pPr>
      <w:r w:rsidRPr="000961D5">
        <w:t>Note, K(T) is in terms of T</w:t>
      </w:r>
      <w:r w:rsidRPr="00F846EB">
        <w:rPr>
          <w:vertAlign w:val="subscript"/>
        </w:rPr>
        <w:t>m</w:t>
      </w:r>
      <w:r w:rsidRPr="000961D5">
        <w:t xml:space="preserve"> and C</w:t>
      </w:r>
      <w:r w:rsidRPr="00F846EB">
        <w:rPr>
          <w:vertAlign w:val="subscript"/>
        </w:rPr>
        <w:t>t</w:t>
      </w:r>
      <w:r w:rsidRPr="000961D5">
        <w:t xml:space="preserve">, instead of the </w:t>
      </w:r>
      <w:r w:rsidR="00F846EB">
        <w:t>Δ</w:t>
      </w:r>
      <w:r w:rsidR="00F846EB" w:rsidRPr="00213103">
        <w:t>S</w:t>
      </w:r>
      <w:r w:rsidR="00F846EB">
        <w:t>°</w:t>
      </w:r>
      <w:r w:rsidRPr="000961D5">
        <w:t xml:space="preserve">, to increase the ease of estimating initial parameters for non-linear regression and to increase the robustness of the </w:t>
      </w:r>
      <w:r w:rsidRPr="00142497">
        <w:rPr>
          <w:i/>
          <w:iCs/>
        </w:rPr>
        <w:t>nls</w:t>
      </w:r>
      <w:r w:rsidRPr="000961D5">
        <w:t xml:space="preserve"> algorithm. Briefly, the </w:t>
      </w:r>
      <w:r w:rsidR="00142497">
        <w:t>ΔS°</w:t>
      </w:r>
      <w:r w:rsidRPr="000961D5">
        <w:t xml:space="preserve"> is replaced with T</w:t>
      </w:r>
      <w:r w:rsidRPr="00F846EB">
        <w:rPr>
          <w:vertAlign w:val="subscript"/>
        </w:rPr>
        <w:t>m</w:t>
      </w:r>
      <w:r w:rsidRPr="000961D5">
        <w:t xml:space="preserve"> and C</w:t>
      </w:r>
      <w:r w:rsidRPr="00F846EB">
        <w:rPr>
          <w:vertAlign w:val="subscript"/>
        </w:rPr>
        <w:t>t</w:t>
      </w:r>
      <w:r w:rsidRPr="000961D5">
        <w:t xml:space="preserve"> by solving </w:t>
      </w:r>
      <w:r w:rsidR="00142497">
        <w:t>e</w:t>
      </w:r>
      <w:r w:rsidRPr="000961D5">
        <w:t xml:space="preserve">quation </w:t>
      </w:r>
      <w:r w:rsidR="00F846EB">
        <w:t>2</w:t>
      </w:r>
      <w:r w:rsidRPr="000961D5">
        <w:t xml:space="preserve"> for the </w:t>
      </w:r>
      <w:r w:rsidR="00F846EB">
        <w:t>Δ</w:t>
      </w:r>
      <w:r w:rsidR="00F846EB" w:rsidRPr="00213103">
        <w:t>S</w:t>
      </w:r>
      <w:r w:rsidR="00F846EB">
        <w:t>°</w:t>
      </w:r>
      <w:r w:rsidRPr="000961D5">
        <w:t xml:space="preserve"> at the T</w:t>
      </w:r>
      <w:r w:rsidRPr="00F846EB">
        <w:rPr>
          <w:vertAlign w:val="subscript"/>
        </w:rPr>
        <w:t>m</w:t>
      </w:r>
      <w:r w:rsidRPr="000961D5">
        <w:t>, where f(T) = 0.5.</w:t>
      </w:r>
    </w:p>
    <w:p w14:paraId="40187493" w14:textId="069EC488" w:rsidR="00F846EB" w:rsidRDefault="00F846EB" w:rsidP="00213103">
      <w:pPr>
        <w:pStyle w:val="Textbody"/>
        <w:jc w:val="both"/>
      </w:pPr>
      <w:r>
        <w:t>The Δ</w:t>
      </w:r>
      <w:r w:rsidRPr="00213103">
        <w:t>S</w:t>
      </w:r>
      <w:r>
        <w:t>° of helix formation is calculated from the ΔH° and the T</w:t>
      </w:r>
      <w:r w:rsidRPr="00F846EB">
        <w:rPr>
          <w:vertAlign w:val="subscript"/>
        </w:rPr>
        <w:t>m</w:t>
      </w:r>
      <w:r>
        <w:t>.</w:t>
      </w:r>
    </w:p>
    <w:p w14:paraId="7B597B4C" w14:textId="482B1C41" w:rsidR="00836465" w:rsidRPr="00213103" w:rsidRDefault="00836465" w:rsidP="00836465">
      <w:pPr>
        <w:pStyle w:val="Textbody"/>
        <w:jc w:val="both"/>
      </w:pPr>
      <m:oMathPara>
        <m:oMathParaPr>
          <m:jc m:val="right"/>
        </m:oMathParaPr>
        <m:oMath>
          <m:r>
            <m:rPr>
              <m:sty m:val="p"/>
            </m:rPr>
            <w:rPr>
              <w:rFonts w:ascii="Cambria Math" w:hAnsi="Cambria Math"/>
            </w:rPr>
            <m:t xml:space="preserve">∆S°= </m:t>
          </m:r>
          <m:f>
            <m:fPr>
              <m:ctrlPr>
                <w:rPr>
                  <w:rFonts w:ascii="Cambria Math" w:hAnsi="Cambria Math"/>
                  <w:iCs/>
                </w:rPr>
              </m:ctrlPr>
            </m:fPr>
            <m:num>
              <m:r>
                <m:rPr>
                  <m:sty m:val="p"/>
                </m:rPr>
                <w:rPr>
                  <w:rFonts w:ascii="Cambria Math" w:hAnsi="Cambria Math"/>
                </w:rPr>
                <m:t>∆H°</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R*ln</m:t>
          </m:r>
          <m:d>
            <m:dPr>
              <m:ctrlPr>
                <w:rPr>
                  <w:rFonts w:ascii="Cambria Math" w:hAnsi="Cambria Math"/>
                  <w:iCs/>
                </w:rPr>
              </m:ctrlPr>
            </m:dPr>
            <m:e>
              <m:r>
                <m:rPr>
                  <m:sty m:val="p"/>
                </m:rPr>
                <w:rPr>
                  <w:rFonts w:ascii="Cambria Math" w:hAnsi="Cambria Math"/>
                </w:rPr>
                <m:t>B</m:t>
              </m:r>
            </m:e>
          </m:d>
          <m:r>
            <m:rPr>
              <m:sty m:val="p"/>
            </m:rPr>
            <w:rPr>
              <w:rFonts w:ascii="Cambria Math" w:hAnsi="Cambria Math"/>
            </w:rPr>
            <m:t xml:space="preserve">                                                                                  (12)</m:t>
          </m:r>
        </m:oMath>
      </m:oMathPara>
    </w:p>
    <w:p w14:paraId="3E844F17" w14:textId="065B62B2" w:rsidR="00836465" w:rsidRDefault="00836465" w:rsidP="00213103">
      <w:pPr>
        <w:pStyle w:val="Textbody"/>
        <w:jc w:val="both"/>
      </w:pPr>
      <w:r>
        <w:t>The free energy at 37 °C (ΔG°</w:t>
      </w:r>
      <w:r>
        <w:rPr>
          <w:vertAlign w:val="subscript"/>
        </w:rPr>
        <w:t>37</w:t>
      </w:r>
      <w:r>
        <w:t>) is calculated from the ΔH° and ΔS° of helix formation</w:t>
      </w:r>
    </w:p>
    <w:p w14:paraId="2119BBE3" w14:textId="22E41012" w:rsidR="00747197" w:rsidRPr="00213103" w:rsidRDefault="00747197" w:rsidP="00747197">
      <w:pPr>
        <w:pStyle w:val="Textbody"/>
        <w:jc w:val="both"/>
      </w:pPr>
      <m:oMathPara>
        <m:oMathParaPr>
          <m:jc m:val="right"/>
        </m:oMathParaPr>
        <m:oMath>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r>
            <m:rPr>
              <m:sty m:val="p"/>
            </m:rPr>
            <w:rPr>
              <w:rFonts w:ascii="Cambria Math" w:hAnsi="Cambria Math"/>
            </w:rPr>
            <m:t>= ∆H°-310.15*∆S°                                                                             (13)</m:t>
          </m:r>
        </m:oMath>
      </m:oMathPara>
    </w:p>
    <w:p w14:paraId="7C51DE6C" w14:textId="1933EDAE" w:rsidR="00836465" w:rsidRDefault="00836465" w:rsidP="00213103">
      <w:pPr>
        <w:pStyle w:val="Textbody"/>
        <w:jc w:val="both"/>
      </w:pPr>
      <w:r>
        <w:lastRenderedPageBreak/>
        <w:t>E</w:t>
      </w:r>
      <w:r w:rsidRPr="00836465">
        <w:t xml:space="preserve">rror in the </w:t>
      </w:r>
      <w:r w:rsidR="003C208D">
        <w:t>ΔS°</w:t>
      </w:r>
      <w:r w:rsidRPr="00836465">
        <w:t xml:space="preserve"> and </w:t>
      </w:r>
      <w:r w:rsidR="003C208D">
        <w:t>ΔG°</w:t>
      </w:r>
      <w:r w:rsidR="003C208D">
        <w:rPr>
          <w:vertAlign w:val="subscript"/>
        </w:rPr>
        <w:t>37</w:t>
      </w:r>
      <w:r w:rsidRPr="00836465">
        <w:t xml:space="preserve"> is calculated by propagating </w:t>
      </w:r>
      <w:r>
        <w:t xml:space="preserve">variance </w:t>
      </w:r>
      <w:r w:rsidR="00142497">
        <w:t>and</w:t>
      </w:r>
      <w:r>
        <w:t xml:space="preserve"> covariance</w:t>
      </w:r>
      <w:r w:rsidRPr="00836465">
        <w:t xml:space="preserve"> in the fit terms </w:t>
      </w:r>
      <w:r w:rsidR="003C208D">
        <w:t>ΔH°</w:t>
      </w:r>
      <w:r w:rsidRPr="00836465">
        <w:t xml:space="preserve"> and T</w:t>
      </w:r>
      <w:r w:rsidRPr="003C208D">
        <w:rPr>
          <w:vertAlign w:val="subscript"/>
        </w:rPr>
        <w:t>m</w:t>
      </w:r>
      <w:r>
        <w:t>, from the non-linear regression model.</w:t>
      </w:r>
    </w:p>
    <w:p w14:paraId="3A58082F" w14:textId="2C54D8D4" w:rsidR="00747197" w:rsidRPr="00213103" w:rsidRDefault="00000000" w:rsidP="00747197">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sub>
          </m:sSub>
          <m:r>
            <m:rPr>
              <m:sty m:val="p"/>
            </m:rPr>
            <w:rPr>
              <w:rFonts w:ascii="Cambria Math" w:hAnsi="Cambria Math"/>
            </w:rPr>
            <m:t xml:space="preserve"> = </m:t>
          </m:r>
          <m:d>
            <m:dPr>
              <m:begChr m:val="|"/>
              <m:endChr m:val="|"/>
              <m:ctrlPr>
                <w:rPr>
                  <w:rFonts w:ascii="Cambria Math" w:hAnsi="Cambria Math"/>
                  <w:iCs/>
                </w:rPr>
              </m:ctrlPr>
            </m:dPr>
            <m:e>
              <m:r>
                <m:rPr>
                  <m:sty m:val="p"/>
                </m:rPr>
                <w:rPr>
                  <w:rFonts w:ascii="Cambria Math" w:hAnsi="Cambria Math"/>
                </w:rPr>
                <m:t>∆S°</m:t>
              </m:r>
            </m:e>
          </m:d>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ub>
                          </m:sSub>
                        </m:num>
                        <m:den>
                          <m:r>
                            <m:rPr>
                              <m:sty m:val="p"/>
                            </m:rPr>
                            <w:rPr>
                              <w:rFonts w:ascii="Cambria Math" w:hAnsi="Cambria Math"/>
                            </w:rPr>
                            <m:t>∆H°</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rad>
          <m:r>
            <m:rPr>
              <m:sty m:val="p"/>
            </m:rPr>
            <w:rPr>
              <w:rFonts w:ascii="Cambria Math" w:hAnsi="Cambria Math"/>
            </w:rPr>
            <m:t xml:space="preserve">                                                            (14)</m:t>
          </m:r>
        </m:oMath>
      </m:oMathPara>
    </w:p>
    <w:p w14:paraId="200AA330" w14:textId="0A6244B8" w:rsidR="003C208D" w:rsidRPr="003C208D" w:rsidRDefault="00000000" w:rsidP="003C208D">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sub>
          </m:sSub>
          <m:r>
            <m:rPr>
              <m:sty m:val="p"/>
            </m:rPr>
            <w:rPr>
              <w:rFonts w:ascii="Cambria Math" w:hAnsi="Cambria Math"/>
            </w:rPr>
            <m:t xml:space="preserve"> = </m:t>
          </m:r>
          <m:d>
            <m:dPr>
              <m:begChr m:val="|"/>
              <m:endChr m:val="|"/>
              <m:ctrlPr>
                <w:rPr>
                  <w:rFonts w:ascii="Cambria Math" w:hAnsi="Cambria Math"/>
                  <w:iCs/>
                </w:rPr>
              </m:ctrlPr>
            </m:dPr>
            <m:e>
              <m:r>
                <m:rPr>
                  <m:sty m:val="p"/>
                </m:rPr>
                <w:rPr>
                  <w:rFonts w:ascii="Cambria Math" w:hAnsi="Cambria Math"/>
                </w:rPr>
                <m:t>∆S°</m:t>
              </m:r>
            </m:e>
          </m:d>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ub>
                          </m:sSub>
                        </m:num>
                        <m:den>
                          <m:r>
                            <m:rPr>
                              <m:sty m:val="p"/>
                            </m:rPr>
                            <w:rPr>
                              <w:rFonts w:ascii="Cambria Math" w:hAnsi="Cambria Math"/>
                            </w:rPr>
                            <m:t>∆H°</m:t>
                          </m:r>
                        </m:den>
                      </m:f>
                      <m:r>
                        <w:rPr>
                          <w:rFonts w:ascii="Cambria Math" w:hAnsi="Cambria Math"/>
                        </w:rPr>
                        <m:t xml:space="preserve"> </m:t>
                      </m:r>
                    </m:e>
                  </m:d>
                </m:e>
                <m:sup>
                  <m:r>
                    <w:rPr>
                      <w:rFonts w:ascii="Cambria Math" w:hAnsi="Cambria Math"/>
                    </w:rPr>
                    <m:t>2</m:t>
                  </m:r>
                </m:sup>
              </m:sSup>
              <m:r>
                <w:rPr>
                  <w:rFonts w:ascii="Cambria Math" w:hAnsi="Cambria Math"/>
                </w:rPr>
                <m:t>+</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d>
                </m:e>
                <m:sup>
                  <m:r>
                    <w:rPr>
                      <w:rFonts w:ascii="Cambria Math" w:hAnsi="Cambria Math"/>
                    </w:rPr>
                    <m:t>2</m:t>
                  </m:r>
                </m:sup>
              </m:sSup>
              <m:r>
                <w:rPr>
                  <w:rFonts w:ascii="Cambria Math" w:hAnsi="Cambria Math"/>
                </w:rPr>
                <m:t>-2</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sub>
                  </m:sSub>
                </m:num>
                <m:den>
                  <m:r>
                    <m:rPr>
                      <m:sty m:val="p"/>
                    </m:rPr>
                    <w:rPr>
                      <w:rFonts w:ascii="Cambria Math" w:hAnsi="Cambria Math"/>
                    </w:rPr>
                    <m:t>∆H°*</m:t>
                  </m:r>
                  <m:sSub>
                    <m:sSubPr>
                      <m:ctrlPr>
                        <w:rPr>
                          <w:rFonts w:ascii="Cambria Math" w:hAnsi="Cambria Math"/>
                        </w:rPr>
                      </m:ctrlPr>
                    </m:sSubPr>
                    <m:e>
                      <m:r>
                        <m:rPr>
                          <m:sty m:val="p"/>
                        </m:rPr>
                        <w:rPr>
                          <w:rFonts w:ascii="Cambria Math" w:hAnsi="Cambria Math"/>
                        </w:rPr>
                        <m:t>T</m:t>
                      </m:r>
                    </m:e>
                    <m:sub>
                      <m:r>
                        <w:rPr>
                          <w:rFonts w:ascii="Cambria Math" w:hAnsi="Cambria Math"/>
                        </w:rPr>
                        <m:t>m</m:t>
                      </m:r>
                    </m:sub>
                  </m:sSub>
                </m:den>
              </m:f>
            </m:e>
          </m:rad>
          <m:r>
            <m:rPr>
              <m:sty m:val="p"/>
            </m:rPr>
            <w:rPr>
              <w:rFonts w:ascii="Cambria Math" w:hAnsi="Cambria Math"/>
            </w:rPr>
            <m:t xml:space="preserve">                                                             (15)</m:t>
          </m:r>
        </m:oMath>
      </m:oMathPara>
    </w:p>
    <w:p w14:paraId="1E53E25B" w14:textId="0D1E23F1" w:rsidR="004F0069" w:rsidRDefault="003C208D" w:rsidP="003C208D">
      <w:pPr>
        <w:pStyle w:val="Textbody"/>
        <w:jc w:val="both"/>
      </w:pPr>
      <w:bookmarkStart w:id="9" w:name="_Toc118105634"/>
      <w:r w:rsidRPr="004F0069">
        <w:rPr>
          <w:rStyle w:val="Heading3Char"/>
        </w:rPr>
        <w:t>Method 2: fitting the Tm as a function of Ct.</w:t>
      </w:r>
      <w:bookmarkEnd w:id="9"/>
      <w:r>
        <w:t xml:space="preserve"> </w:t>
      </w:r>
      <w:r w:rsidR="004F0069">
        <w:t xml:space="preserve">Method 2 </w:t>
      </w:r>
      <w:r w:rsidR="00142497">
        <w:t xml:space="preserve">uses </w:t>
      </w:r>
      <w:r w:rsidR="00142497">
        <w:rPr>
          <w:i/>
          <w:iCs/>
        </w:rPr>
        <w:t>nls</w:t>
      </w:r>
      <w:r w:rsidR="00142497">
        <w:t xml:space="preserve"> to fit</w:t>
      </w:r>
      <w:r w:rsidR="004F0069">
        <w:t xml:space="preserve"> the relationship between 1/T</w:t>
      </w:r>
      <w:r w:rsidR="004F0069">
        <w:rPr>
          <w:vertAlign w:val="subscript"/>
        </w:rPr>
        <w:t>m</w:t>
      </w:r>
      <w:r w:rsidR="004F0069">
        <w:t xml:space="preserve"> and the total strand concentration C</w:t>
      </w:r>
      <w:r w:rsidR="004F0069">
        <w:rPr>
          <w:vertAlign w:val="subscript"/>
        </w:rPr>
        <w:t>t</w:t>
      </w:r>
      <w:r w:rsidR="004F0069">
        <w:t xml:space="preserve"> to equation 1</w:t>
      </w:r>
      <w:r w:rsidR="00142497">
        <w:t>5</w:t>
      </w:r>
      <w:r w:rsidR="004F0069">
        <w:t xml:space="preserve"> and 1</w:t>
      </w:r>
      <w:r w:rsidR="00142497">
        <w:t>6</w:t>
      </w:r>
      <w:r w:rsidR="004F0069">
        <w:t xml:space="preserve"> for heteroduplexes and homoduplexes, respectively. The T</w:t>
      </w:r>
      <w:r w:rsidR="004F0069">
        <w:rPr>
          <w:vertAlign w:val="subscript"/>
        </w:rPr>
        <w:t>m</w:t>
      </w:r>
      <w:r w:rsidR="004F0069">
        <w:t xml:space="preserve"> of monomolecular, self-structured RNA is independent of C</w:t>
      </w:r>
      <w:r w:rsidR="004F0069">
        <w:rPr>
          <w:vertAlign w:val="subscript"/>
        </w:rPr>
        <w:t>t</w:t>
      </w:r>
      <w:r w:rsidR="004F0069">
        <w:t xml:space="preserve"> so method 2 cannot be used.</w:t>
      </w:r>
    </w:p>
    <w:p w14:paraId="4BC5FF45" w14:textId="7A5F365D" w:rsidR="00664C7E" w:rsidRPr="00A42D93" w:rsidRDefault="00000000" w:rsidP="003C208D">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H°</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S°</m:t>
              </m:r>
            </m:num>
            <m:den>
              <m:r>
                <m:rPr>
                  <m:sty m:val="p"/>
                </m:rPr>
                <w:rPr>
                  <w:rFonts w:ascii="Cambria Math" w:hAnsi="Cambria Math"/>
                </w:rPr>
                <m:t>∆H°</m:t>
              </m:r>
            </m:den>
          </m:f>
          <m:r>
            <m:rPr>
              <m:sty m:val="p"/>
            </m:rPr>
            <w:rPr>
              <w:rFonts w:ascii="Cambria Math" w:hAnsi="Cambria Math"/>
            </w:rPr>
            <m:t>+ R*ln</m:t>
          </m:r>
          <m:d>
            <m:dPr>
              <m:ctrlPr>
                <w:rPr>
                  <w:rFonts w:ascii="Cambria Math" w:hAnsi="Cambria Math"/>
                  <w:iCs/>
                </w:rPr>
              </m:ctrlPr>
            </m:dPr>
            <m:e>
              <m:r>
                <m:rPr>
                  <m:sty m:val="p"/>
                </m:rPr>
                <w:rPr>
                  <w:rFonts w:ascii="Cambria Math" w:hAnsi="Cambria Math"/>
                </w:rPr>
                <m:t>4</m:t>
              </m:r>
            </m:e>
          </m:d>
          <m:r>
            <m:rPr>
              <m:sty m:val="p"/>
            </m:rPr>
            <w:rPr>
              <w:rFonts w:ascii="Cambria Math" w:hAnsi="Cambria Math"/>
            </w:rPr>
            <m:t xml:space="preserve">                                                                    (16)</m:t>
          </m:r>
        </m:oMath>
      </m:oMathPara>
    </w:p>
    <w:p w14:paraId="20DDF0EB" w14:textId="19C7F19C" w:rsidR="00A42D93" w:rsidRPr="00A42D93" w:rsidRDefault="00000000" w:rsidP="00A42D93">
      <w:pPr>
        <w:pStyle w:val="Textbody"/>
        <w:jc w:val="both"/>
      </w:pPr>
      <m:oMathPara>
        <m:oMathParaPr>
          <m:jc m:val="right"/>
        </m:oMathParaPr>
        <m:oMath>
          <m:f>
            <m:fPr>
              <m:ctrlPr>
                <w:rPr>
                  <w:rFonts w:ascii="Cambria Math" w:hAnsi="Cambria Math"/>
                </w:rPr>
              </m:ctrlPr>
            </m:fPr>
            <m:num>
              <m:r>
                <w:rPr>
                  <w:rFonts w:ascii="Cambria Math" w:hAnsi="Cambria Math"/>
                </w:rPr>
                <m:t>1</m:t>
              </m:r>
            </m:num>
            <m:den>
              <m:sSub>
                <m:sSubPr>
                  <m:ctrlPr>
                    <w:rPr>
                      <w:rFonts w:ascii="Cambria Math" w:hAnsi="Cambria Math"/>
                      <w:iCs/>
                    </w:rPr>
                  </m:ctrlPr>
                </m:sSubPr>
                <m:e>
                  <m:r>
                    <m:rPr>
                      <m:sty m:val="p"/>
                    </m:rPr>
                    <w:rPr>
                      <w:rFonts w:ascii="Cambria Math" w:hAnsi="Cambria Math"/>
                    </w:rPr>
                    <m:t>T</m:t>
                  </m:r>
                </m:e>
                <m:sub>
                  <m:r>
                    <m:rPr>
                      <m:sty m:val="p"/>
                    </m:rPr>
                    <w:rPr>
                      <w:rFonts w:ascii="Cambria Math" w:hAnsi="Cambria Math"/>
                    </w:rPr>
                    <m:t>m</m:t>
                  </m:r>
                </m:sub>
              </m:sSub>
            </m:den>
          </m:f>
          <m:r>
            <m:rPr>
              <m:sty m:val="p"/>
            </m:rPr>
            <w:rPr>
              <w:rFonts w:ascii="Cambria Math" w:hAnsi="Cambria Math"/>
            </w:rPr>
            <m:t xml:space="preserve">= </m:t>
          </m:r>
          <m:f>
            <m:fPr>
              <m:ctrlPr>
                <w:rPr>
                  <w:rFonts w:ascii="Cambria Math" w:hAnsi="Cambria Math"/>
                  <w:iCs/>
                </w:rPr>
              </m:ctrlPr>
            </m:fPr>
            <m:num>
              <m:r>
                <m:rPr>
                  <m:sty m:val="p"/>
                </m:rPr>
                <w:rPr>
                  <w:rFonts w:ascii="Cambria Math" w:hAnsi="Cambria Math"/>
                </w:rPr>
                <m:t>R</m:t>
              </m:r>
            </m:num>
            <m:den>
              <m:r>
                <m:rPr>
                  <m:sty m:val="p"/>
                </m:rPr>
                <w:rPr>
                  <w:rFonts w:ascii="Cambria Math" w:hAnsi="Cambria Math"/>
                </w:rPr>
                <m:t>∆H°</m:t>
              </m:r>
            </m:den>
          </m:f>
          <m:r>
            <m:rPr>
              <m:sty m:val="p"/>
            </m:rPr>
            <w:rPr>
              <w:rFonts w:ascii="Cambria Math" w:hAnsi="Cambria Math"/>
            </w:rPr>
            <m:t>ln</m:t>
          </m:r>
          <m:d>
            <m:dPr>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S°</m:t>
              </m:r>
            </m:num>
            <m:den>
              <m:r>
                <m:rPr>
                  <m:sty m:val="p"/>
                </m:rPr>
                <w:rPr>
                  <w:rFonts w:ascii="Cambria Math" w:hAnsi="Cambria Math"/>
                </w:rPr>
                <m:t>∆H°</m:t>
              </m:r>
            </m:den>
          </m:f>
          <m:r>
            <m:rPr>
              <m:sty m:val="p"/>
            </m:rPr>
            <w:rPr>
              <w:rFonts w:ascii="Cambria Math" w:hAnsi="Cambria Math"/>
            </w:rPr>
            <m:t xml:space="preserve">                                                                                 (17)</m:t>
          </m:r>
        </m:oMath>
      </m:oMathPara>
    </w:p>
    <w:p w14:paraId="6B8F5F6C" w14:textId="628CFA84" w:rsidR="004F0069" w:rsidRDefault="004F0069" w:rsidP="003C208D">
      <w:pPr>
        <w:pStyle w:val="Textbody"/>
        <w:jc w:val="both"/>
      </w:pPr>
      <w:r>
        <w:t>The T</w:t>
      </w:r>
      <w:r w:rsidRPr="00142497">
        <w:rPr>
          <w:vertAlign w:val="subscript"/>
        </w:rPr>
        <w:t>m</w:t>
      </w:r>
      <w:r>
        <w:t xml:space="preserve"> for each sample calculated from </w:t>
      </w:r>
      <w:r w:rsidR="00142497">
        <w:t>m</w:t>
      </w:r>
      <w:r>
        <w:t xml:space="preserve">ethod 1 is used for method 2 by default. However, </w:t>
      </w:r>
      <w:r w:rsidRPr="00142497">
        <w:rPr>
          <w:i/>
          <w:iCs/>
        </w:rPr>
        <w:t>MeltR</w:t>
      </w:r>
      <w:r>
        <w:t xml:space="preserve"> can use two other methods. The first uses the linear baseline estimates from method 1 to calculate the f(T) using equation 15.</w:t>
      </w:r>
    </w:p>
    <w:p w14:paraId="4B324B7C" w14:textId="44EE2B86" w:rsidR="008F5B4C" w:rsidRPr="00A42D93" w:rsidRDefault="008F5B4C" w:rsidP="008F5B4C">
      <w:pPr>
        <w:pStyle w:val="Textbody"/>
        <w:jc w:val="both"/>
      </w:pPr>
      <m:oMathPara>
        <m:oMathParaPr>
          <m:jc m:val="right"/>
        </m:oMathParaPr>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A-</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SS</m:t>
                      </m:r>
                    </m:sub>
                  </m:sSub>
                </m:e>
              </m:d>
              <m:r>
                <w:rPr>
                  <w:rFonts w:ascii="Cambria Math" w:hAnsi="Cambria Math"/>
                </w:rPr>
                <m:t xml:space="preserve">  </m:t>
              </m:r>
            </m:num>
            <m:den>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D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DS</m:t>
                      </m:r>
                    </m:sub>
                  </m:sSub>
                </m:e>
              </m:d>
              <m:r>
                <w:rPr>
                  <w:rFonts w:ascii="Cambria Math" w:hAnsi="Cambria Math"/>
                </w:rPr>
                <m:t xml:space="preserve"> -</m:t>
              </m:r>
              <m:d>
                <m:dPr>
                  <m:ctrlPr>
                    <w:rPr>
                      <w:rFonts w:ascii="Cambria Math" w:hAnsi="Cambria Math"/>
                      <w:iCs/>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m</m:t>
                      </m:r>
                    </m:e>
                    <m:sub>
                      <m:r>
                        <w:rPr>
                          <w:rFonts w:ascii="Cambria Math" w:hAnsi="Cambria Math"/>
                        </w:rPr>
                        <m:t>SS</m:t>
                      </m:r>
                    </m:sub>
                  </m:sSub>
                  <m:r>
                    <m:rPr>
                      <m:sty m:val="p"/>
                    </m:rPr>
                    <w:rPr>
                      <w:rFonts w:ascii="Cambria Math" w:hAnsi="Cambria Math"/>
                    </w:rPr>
                    <m:t>T+</m:t>
                  </m:r>
                  <m:sSub>
                    <m:sSubPr>
                      <m:ctrlPr>
                        <w:rPr>
                          <w:rFonts w:ascii="Cambria Math" w:hAnsi="Cambria Math"/>
                        </w:rPr>
                      </m:ctrlPr>
                    </m:sSubPr>
                    <m:e>
                      <m:r>
                        <m:rPr>
                          <m:sty m:val="p"/>
                        </m:rPr>
                        <w:rPr>
                          <w:rFonts w:ascii="Cambria Math" w:hAnsi="Cambria Math"/>
                        </w:rPr>
                        <m:t>b</m:t>
                      </m:r>
                    </m:e>
                    <m:sub>
                      <m:r>
                        <w:rPr>
                          <w:rFonts w:ascii="Cambria Math" w:hAnsi="Cambria Math"/>
                        </w:rPr>
                        <m:t>SS</m:t>
                      </m:r>
                    </m:sub>
                  </m:sSub>
                </m:e>
              </m:d>
              <m:r>
                <w:rPr>
                  <w:rFonts w:ascii="Cambria Math" w:hAnsi="Cambria Math"/>
                </w:rPr>
                <m:t xml:space="preserve"> </m:t>
              </m:r>
            </m:den>
          </m:f>
          <m:r>
            <m:rPr>
              <m:sty m:val="p"/>
            </m:rPr>
            <w:rPr>
              <w:rFonts w:ascii="Cambria Math" w:hAnsi="Cambria Math"/>
            </w:rPr>
            <m:t xml:space="preserve">                                                                 (18)</m:t>
          </m:r>
        </m:oMath>
      </m:oMathPara>
    </w:p>
    <w:p w14:paraId="1DACD428" w14:textId="439F187B" w:rsidR="00A42D93" w:rsidRDefault="0069322B" w:rsidP="003C208D">
      <w:pPr>
        <w:pStyle w:val="Textbody"/>
        <w:jc w:val="both"/>
      </w:pPr>
      <w:r>
        <w:t xml:space="preserve">f(T) is approximately linear in the range of 0.4 to 0.6. Thus, MeltR fits f(T in {0.4 to 0.6}) </w:t>
      </w:r>
      <w:r w:rsidR="00142497">
        <w:t>to</w:t>
      </w:r>
      <w:r>
        <w:t xml:space="preserve"> y = mT + b </w:t>
      </w:r>
      <w:r w:rsidR="00A46FC8">
        <w:t xml:space="preserve">using the </w:t>
      </w:r>
      <w:r w:rsidR="00A46FC8" w:rsidRPr="00142497">
        <w:rPr>
          <w:i/>
          <w:iCs/>
        </w:rPr>
        <w:t>lm</w:t>
      </w:r>
      <w:r w:rsidR="00A46FC8">
        <w:t xml:space="preserve"> function in base R</w:t>
      </w:r>
      <w:r>
        <w:t>,</w:t>
      </w:r>
      <w:r w:rsidR="00A46FC8">
        <w:t xml:space="preserve"> which is </w:t>
      </w:r>
      <w:r>
        <w:t>solved using y = 0.5 to accurately determine the melting temperature for each C</w:t>
      </w:r>
      <w:r>
        <w:rPr>
          <w:vertAlign w:val="subscript"/>
        </w:rPr>
        <w:t>t</w:t>
      </w:r>
      <w:r>
        <w:t xml:space="preserve">. </w:t>
      </w:r>
      <w:r w:rsidR="00A42D93">
        <w:t xml:space="preserve">Alternatively, method 2 can use the </w:t>
      </w:r>
      <w:r w:rsidR="00C9534C">
        <w:t>T</w:t>
      </w:r>
      <w:r w:rsidR="00C9534C" w:rsidRPr="00C9534C">
        <w:rPr>
          <w:vertAlign w:val="subscript"/>
        </w:rPr>
        <w:t>m</w:t>
      </w:r>
      <w:r w:rsidR="00C9534C">
        <w:t xml:space="preserve"> estimated using polynomial regression followed by the first derivative </w:t>
      </w:r>
      <w:r w:rsidR="00A46FC8">
        <w:t xml:space="preserve">analysis </w:t>
      </w:r>
      <w:r w:rsidR="00C9534C">
        <w:t>in step 1.</w:t>
      </w:r>
    </w:p>
    <w:p w14:paraId="28C77D15" w14:textId="1E846D12" w:rsidR="00A46FC8" w:rsidRDefault="00A46FC8" w:rsidP="003C208D">
      <w:pPr>
        <w:pStyle w:val="Textbody"/>
        <w:jc w:val="both"/>
      </w:pPr>
      <w:r>
        <w:t xml:space="preserve">The </w:t>
      </w:r>
      <w:r w:rsidR="00AB64B7">
        <w:t>ΔG°</w:t>
      </w:r>
      <w:r w:rsidR="00AB64B7">
        <w:rPr>
          <w:vertAlign w:val="subscript"/>
        </w:rPr>
        <w:t>37</w:t>
      </w:r>
      <w:r w:rsidR="00AB64B7" w:rsidRPr="00836465">
        <w:t xml:space="preserve"> is calculated</w:t>
      </w:r>
      <w:r w:rsidR="00AB64B7">
        <w:t xml:space="preserve"> from the ΔH° and the ΔS° using equation </w:t>
      </w:r>
      <w:r w:rsidR="006B4815">
        <w:t>13</w:t>
      </w:r>
      <w:r w:rsidR="00AB64B7">
        <w:t xml:space="preserve">. Error in the </w:t>
      </w:r>
      <w:r w:rsidR="00463FA1">
        <w:t>ΔG°</w:t>
      </w:r>
      <w:r w:rsidR="00463FA1">
        <w:rPr>
          <w:vertAlign w:val="subscript"/>
        </w:rPr>
        <w:t>37</w:t>
      </w:r>
      <w:r w:rsidR="00AB64B7">
        <w:t xml:space="preserve"> is calculated by propagating variance and covariance in the fit terms ΔH° and ΔS°.</w:t>
      </w:r>
    </w:p>
    <w:p w14:paraId="3774CD7B" w14:textId="64B8D398" w:rsidR="00463FA1" w:rsidRPr="003C208D" w:rsidRDefault="00000000" w:rsidP="00463FA1">
      <w:pPr>
        <w:pStyle w:val="Textbody"/>
        <w:jc w:val="both"/>
      </w:pPr>
      <m:oMathPara>
        <m:oMathParaPr>
          <m:jc m:val="right"/>
        </m:oMathParaPr>
        <m:oMath>
          <m:sSub>
            <m:sSubPr>
              <m:ctrlPr>
                <w:rPr>
                  <w:rFonts w:ascii="Cambria Math" w:hAnsi="Cambria Math"/>
                  <w:iCs/>
                </w:rPr>
              </m:ctrlPr>
            </m:sSubPr>
            <m:e>
              <m:r>
                <w:rPr>
                  <w:rFonts w:ascii="Cambria Math" w:hAnsi="Cambria Math"/>
                </w:rPr>
                <m:t>σ</m:t>
              </m:r>
            </m:e>
            <m:sub>
              <m:r>
                <m:rPr>
                  <m:sty m:val="p"/>
                </m:rPr>
                <w:rPr>
                  <w:rFonts w:ascii="Cambria Math" w:hAnsi="Cambria Math"/>
                </w:rPr>
                <m:t>∆G</m:t>
              </m:r>
              <m:sSub>
                <m:sSubPr>
                  <m:ctrlPr>
                    <w:rPr>
                      <w:rFonts w:ascii="Cambria Math" w:hAnsi="Cambria Math"/>
                      <w:iCs/>
                    </w:rPr>
                  </m:ctrlPr>
                </m:sSubPr>
                <m:e>
                  <m:r>
                    <m:rPr>
                      <m:sty m:val="p"/>
                    </m:rPr>
                    <w:rPr>
                      <w:rFonts w:ascii="Cambria Math" w:hAnsi="Cambria Math"/>
                    </w:rPr>
                    <m:t>°</m:t>
                  </m:r>
                </m:e>
                <m:sub>
                  <m:r>
                    <w:rPr>
                      <w:rFonts w:ascii="Cambria Math" w:hAnsi="Cambria Math"/>
                    </w:rPr>
                    <m:t>37</m:t>
                  </m:r>
                </m:sub>
              </m:sSub>
            </m:sub>
          </m:sSub>
          <m:r>
            <m:rPr>
              <m:sty m:val="p"/>
            </m:rPr>
            <w:rPr>
              <w:rFonts w:ascii="Cambria Math" w:hAnsi="Cambria Math"/>
            </w:rPr>
            <m:t xml:space="preserve"> = </m:t>
          </m:r>
          <m:d>
            <m:dPr>
              <m:begChr m:val="|"/>
              <m:endChr m:val="|"/>
              <m:ctrlPr>
                <w:rPr>
                  <w:rFonts w:ascii="Cambria Math" w:hAnsi="Cambria Math"/>
                  <w:iCs/>
                </w:rPr>
              </m:ctrlPr>
            </m:dPr>
            <m:e>
              <m:r>
                <m:rPr>
                  <m:sty m:val="p"/>
                </m:rPr>
                <w:rPr>
                  <w:rFonts w:ascii="Cambria Math" w:hAnsi="Cambria Math"/>
                </w:rPr>
                <m:t>∆S°</m:t>
              </m:r>
            </m:e>
          </m:d>
          <m:rad>
            <m:radPr>
              <m:degHide m:val="1"/>
              <m:ctrlPr>
                <w:rPr>
                  <w:rFonts w:ascii="Cambria Math" w:hAnsi="Cambria Math"/>
                  <w:iCs/>
                </w:rPr>
              </m:ctrlPr>
            </m:radPr>
            <m:deg/>
            <m:e>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m:t>
                              </m:r>
                            </m:sub>
                          </m:sSub>
                        </m:num>
                        <m:den>
                          <m:r>
                            <m:rPr>
                              <m:sty m:val="p"/>
                            </m:rPr>
                            <w:rPr>
                              <w:rFonts w:ascii="Cambria Math" w:hAnsi="Cambria Math"/>
                            </w:rPr>
                            <m:t>∆H°</m:t>
                          </m:r>
                        </m:den>
                      </m:f>
                      <m:r>
                        <w:rPr>
                          <w:rFonts w:ascii="Cambria Math" w:hAnsi="Cambria Math"/>
                        </w:rPr>
                        <m:t xml:space="preserve"> </m:t>
                      </m:r>
                    </m:e>
                  </m:d>
                </m:e>
                <m:sup>
                  <m:r>
                    <w:rPr>
                      <w:rFonts w:ascii="Cambria Math" w:hAnsi="Cambria Math"/>
                    </w:rPr>
                    <m:t>2</m:t>
                  </m:r>
                </m:sup>
              </m:sSup>
              <m:r>
                <w:rPr>
                  <w:rFonts w:ascii="Cambria Math" w:hAnsi="Cambria Math"/>
                </w:rPr>
                <m:t>+310.15</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S°</m:t>
                              </m:r>
                            </m:sub>
                          </m:sSub>
                        </m:num>
                        <m:den>
                          <m:r>
                            <m:rPr>
                              <m:sty m:val="p"/>
                            </m:rP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2*310.15</m:t>
              </m:r>
              <m:f>
                <m:fPr>
                  <m:ctrlPr>
                    <w:rPr>
                      <w:rFonts w:ascii="Cambria Math" w:hAnsi="Cambria Math"/>
                      <w:i/>
                      <w:iCs/>
                    </w:rPr>
                  </m:ctrlPr>
                </m:fPr>
                <m:num>
                  <m:sSub>
                    <m:sSubPr>
                      <m:ctrlPr>
                        <w:rPr>
                          <w:rFonts w:ascii="Cambria Math" w:hAnsi="Cambria Math"/>
                          <w:i/>
                          <w:iCs/>
                        </w:rPr>
                      </m:ctrlPr>
                    </m:sSubPr>
                    <m:e>
                      <m:r>
                        <w:rPr>
                          <w:rFonts w:ascii="Cambria Math" w:hAnsi="Cambria Math"/>
                        </w:rPr>
                        <m:t>σ</m:t>
                      </m:r>
                    </m:e>
                    <m:sub>
                      <m:r>
                        <m:rPr>
                          <m:sty m:val="p"/>
                        </m:rPr>
                        <w:rPr>
                          <w:rFonts w:ascii="Cambria Math" w:hAnsi="Cambria Math"/>
                        </w:rPr>
                        <m:t>∆H°,∆S°</m:t>
                      </m:r>
                    </m:sub>
                  </m:sSub>
                </m:num>
                <m:den>
                  <m:r>
                    <m:rPr>
                      <m:sty m:val="p"/>
                    </m:rPr>
                    <w:rPr>
                      <w:rFonts w:ascii="Cambria Math" w:hAnsi="Cambria Math"/>
                    </w:rPr>
                    <m:t>∆H°*∆S°</m:t>
                  </m:r>
                </m:den>
              </m:f>
            </m:e>
          </m:rad>
          <m:r>
            <m:rPr>
              <m:sty m:val="p"/>
            </m:rPr>
            <w:rPr>
              <w:rFonts w:ascii="Cambria Math" w:hAnsi="Cambria Math"/>
            </w:rPr>
            <m:t xml:space="preserve">                                             (19)</m:t>
          </m:r>
        </m:oMath>
      </m:oMathPara>
    </w:p>
    <w:p w14:paraId="4FAB015A" w14:textId="79AC0F86" w:rsidR="00AB64B7" w:rsidRPr="00C9534C" w:rsidRDefault="00AB64B7" w:rsidP="003C208D">
      <w:pPr>
        <w:pStyle w:val="Textbody"/>
        <w:jc w:val="both"/>
      </w:pPr>
      <w:bookmarkStart w:id="10" w:name="_Toc118105635"/>
      <w:r w:rsidRPr="00AB64B7">
        <w:rPr>
          <w:rStyle w:val="Heading3Char"/>
        </w:rPr>
        <w:t>Method 3: Global fitting.</w:t>
      </w:r>
      <w:bookmarkEnd w:id="10"/>
      <w:r>
        <w:t xml:space="preserve"> Method 3 fits all curves simultaneously in a global fit using the </w:t>
      </w:r>
      <w:r w:rsidRPr="00491D52">
        <w:rPr>
          <w:i/>
          <w:iCs/>
        </w:rPr>
        <w:t>nls</w:t>
      </w:r>
      <w:r>
        <w:t xml:space="preserve"> algorithm in base R. In this global fit, equation 2 is plugged directly into equations 8-10, so that the fit is in terms of the ΔS° instead of the T</w:t>
      </w:r>
      <w:r w:rsidRPr="00AB64B7">
        <w:rPr>
          <w:vertAlign w:val="subscript"/>
        </w:rPr>
        <w:t>m</w:t>
      </w:r>
      <w:r>
        <w:t xml:space="preserve">, allowing linking of individual curves. The baselines are allowed to vary but ΔH° and ΔS° are constrained to a single value for all curves. For global fitting, the </w:t>
      </w:r>
      <w:r w:rsidR="00491D52">
        <w:t>slopes</w:t>
      </w:r>
      <w:r>
        <w:t xml:space="preserve"> and intercepts of the fits from</w:t>
      </w:r>
      <w:r w:rsidR="000D5DF0">
        <w:t xml:space="preserve"> m</w:t>
      </w:r>
      <w:r>
        <w:t xml:space="preserve">ethod 1 are used as initial parameter estimates for the slopes and intercepts of the global fit, and the average of the ΔH° and ΔS° from </w:t>
      </w:r>
      <w:r w:rsidR="000D5DF0">
        <w:t>m</w:t>
      </w:r>
      <w:r>
        <w:t>ethod 1 are used as initial parameter estimates.</w:t>
      </w:r>
      <w:r w:rsidR="007640BA">
        <w:t xml:space="preserve"> </w:t>
      </w:r>
      <w:r w:rsidR="007640BA" w:rsidRPr="007640BA">
        <w:t xml:space="preserve">The </w:t>
      </w:r>
      <w:r w:rsidR="007640BA">
        <w:t>ΔG°</w:t>
      </w:r>
      <w:r w:rsidR="007640BA">
        <w:rPr>
          <w:vertAlign w:val="subscript"/>
        </w:rPr>
        <w:t>37</w:t>
      </w:r>
      <w:r w:rsidR="007640BA" w:rsidRPr="007640BA">
        <w:t xml:space="preserve"> and error in the </w:t>
      </w:r>
      <w:r w:rsidR="007640BA">
        <w:t>ΔG°</w:t>
      </w:r>
      <w:r w:rsidR="007640BA">
        <w:rPr>
          <w:vertAlign w:val="subscript"/>
        </w:rPr>
        <w:t>37</w:t>
      </w:r>
      <w:r w:rsidR="007640BA" w:rsidRPr="007640BA">
        <w:t xml:space="preserve"> is calculated using the same equations as </w:t>
      </w:r>
      <w:r w:rsidR="007640BA">
        <w:t>m</w:t>
      </w:r>
      <w:r w:rsidR="007640BA" w:rsidRPr="007640BA">
        <w:t>ethod 2.</w:t>
      </w:r>
    </w:p>
    <w:p w14:paraId="566ABC02" w14:textId="5BDB491E" w:rsidR="004F7167" w:rsidRDefault="004F7167" w:rsidP="004F7167">
      <w:pPr>
        <w:pStyle w:val="Heading2"/>
      </w:pPr>
      <w:bookmarkStart w:id="11" w:name="_Toc118105636"/>
      <w:r w:rsidRPr="004F7167">
        <w:t>Data processing by the BLtrimmer</w:t>
      </w:r>
      <w:bookmarkEnd w:id="11"/>
    </w:p>
    <w:p w14:paraId="0690E276" w14:textId="7F4C852E" w:rsidR="00F669F2" w:rsidRDefault="00F669F2" w:rsidP="00F669F2">
      <w:pPr>
        <w:pStyle w:val="Textbody"/>
      </w:pPr>
    </w:p>
    <w:p w14:paraId="359E3E62" w14:textId="528F8A81" w:rsidR="00F669F2" w:rsidRDefault="00445FFE" w:rsidP="00EE42EC">
      <w:pPr>
        <w:pStyle w:val="Textbody"/>
        <w:jc w:val="both"/>
      </w:pPr>
      <w:r>
        <w:t xml:space="preserve">The BLTrimmer function explores the dependence of fit parameters on baseline trimming, starting from an existing meltR.A fit object. </w:t>
      </w:r>
      <w:r w:rsidR="00F669F2">
        <w:t>The BLTrimmer uses three steps</w:t>
      </w:r>
      <w:r w:rsidR="004A3754">
        <w:t xml:space="preserve">: Rapid </w:t>
      </w:r>
      <w:r w:rsidR="00491D52">
        <w:t>testing</w:t>
      </w:r>
      <w:r w:rsidR="004A3754">
        <w:t xml:space="preserve"> of baseline combinations, assessment, and a slower treatment of an ensemble of baselines that produce internally consistent thermodynamic energies</w:t>
      </w:r>
      <w:r w:rsidR="00491D52">
        <w:t>.</w:t>
      </w:r>
    </w:p>
    <w:p w14:paraId="2986F585" w14:textId="3CDCBD60" w:rsidR="004A3754" w:rsidRDefault="00824546" w:rsidP="00EE42EC">
      <w:pPr>
        <w:pStyle w:val="Textbody"/>
        <w:jc w:val="both"/>
      </w:pPr>
      <w:bookmarkStart w:id="12" w:name="_Toc118105637"/>
      <w:r w:rsidRPr="00824546">
        <w:rPr>
          <w:rStyle w:val="Heading3Char"/>
        </w:rPr>
        <w:t>Baseline testing.</w:t>
      </w:r>
      <w:bookmarkEnd w:id="12"/>
      <w:r>
        <w:t xml:space="preserve"> </w:t>
      </w:r>
      <w:r w:rsidR="004A3754">
        <w:t xml:space="preserve">For the first step, the BLtrimmer generates and then fits a large number of baseline combinations. The user can generate baseline combinations using a fixed or a </w:t>
      </w:r>
      <w:r w:rsidR="0051699D">
        <w:t xml:space="preserve">floating baseline trim. The </w:t>
      </w:r>
      <w:r w:rsidR="00445FFE">
        <w:lastRenderedPageBreak/>
        <w:t xml:space="preserve">fixed method uses the same baseline length for each sample to test how baseline length effects the subsequent thermodynamic parameters. The floating method allows different samples to have different baseline lengths. The floating method generates a large number of possible baseline combinations. Thus, the user can only test a small subset of these baseline combinations using a reasonable amount of computational time. </w:t>
      </w:r>
      <w:r w:rsidR="00CC24AB">
        <w:t>Thus, a randomly selected subset of b</w:t>
      </w:r>
      <w:r w:rsidR="00445FFE">
        <w:t xml:space="preserve">aseline combinations are tested using a </w:t>
      </w:r>
      <w:r w:rsidR="00CC24AB">
        <w:t xml:space="preserve">fast, </w:t>
      </w:r>
      <w:r w:rsidR="00445FFE">
        <w:t>lightweight</w:t>
      </w:r>
      <w:r w:rsidR="00CC24AB">
        <w:t xml:space="preserve"> fast</w:t>
      </w:r>
      <w:r w:rsidR="00445FFE">
        <w:t xml:space="preserve">. </w:t>
      </w:r>
      <w:r w:rsidR="003210DB">
        <w:t>T</w:t>
      </w:r>
      <w:r w:rsidR="00445FFE">
        <w:t xml:space="preserve">he BLtrimmer fits each sample using method 1, using the </w:t>
      </w:r>
      <w:r w:rsidR="003210DB">
        <w:t xml:space="preserve">global fit from the meltR.A object as initial guesses for the non-linear regression step. Using these good initial guesses reduces the time the </w:t>
      </w:r>
      <w:r w:rsidR="003210DB" w:rsidRPr="00CC24AB">
        <w:rPr>
          <w:i/>
          <w:iCs/>
        </w:rPr>
        <w:t>nls</w:t>
      </w:r>
      <w:r w:rsidR="003210DB">
        <w:t xml:space="preserve"> algorithm needs to find a solution but could bias the result. Next, the BLtrimmer fits each sample using method 2 as described above. ΔH° values from each method and baseline combination are then passed to the assessment step.</w:t>
      </w:r>
    </w:p>
    <w:p w14:paraId="3DDAA387" w14:textId="7A200D45" w:rsidR="003210DB" w:rsidRDefault="00824546" w:rsidP="00EE42EC">
      <w:pPr>
        <w:pStyle w:val="Textbody"/>
        <w:jc w:val="both"/>
      </w:pPr>
      <w:bookmarkStart w:id="13" w:name="_Toc118105638"/>
      <w:r w:rsidRPr="00824546">
        <w:rPr>
          <w:rStyle w:val="Heading3Char"/>
        </w:rPr>
        <w:t>Baseline assessment.</w:t>
      </w:r>
      <w:bookmarkEnd w:id="13"/>
      <w:r>
        <w:t xml:space="preserve"> </w:t>
      </w:r>
      <w:r w:rsidR="003210DB">
        <w:t>The user can choose 1 of 3 assessment methods to identify the baseline combinations that produce the most internally consistent thermodynamic parameters. Assessment method 1 test</w:t>
      </w:r>
      <w:r w:rsidR="000217AD">
        <w:t>s</w:t>
      </w:r>
      <w:r w:rsidR="003210DB">
        <w:t xml:space="preserve"> how well the ΔH° values from each individual sample in method 1 agree with each other. </w:t>
      </w:r>
      <w:r w:rsidR="000217AD">
        <w:t>The normalized standard deviation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oMath>
      <w:r w:rsidR="000217AD">
        <w:t xml:space="preserve">is calculated for each baseline combination, where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0217AD">
        <w:t xml:space="preserve"> and </w:t>
      </w:r>
      <m:oMath>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0217AD">
        <w:t xml:space="preserve"> are the standard deviation and </w:t>
      </w:r>
      <w:r w:rsidR="00EE42EC">
        <w:t>mean</w:t>
      </w:r>
      <w:r w:rsidR="000217AD">
        <w:t xml:space="preserve"> ΔH° from the samples in method 1.</w:t>
      </w:r>
    </w:p>
    <w:p w14:paraId="39FB9DFB" w14:textId="68B71AE7" w:rsidR="000217AD" w:rsidRPr="003C208D" w:rsidRDefault="00000000" w:rsidP="000217AD">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m:rPr>
              <m:sty m:val="p"/>
            </m:rPr>
            <w:rPr>
              <w:rFonts w:ascii="Cambria Math" w:hAnsi="Cambria Math"/>
            </w:rPr>
            <m:t xml:space="preserve"> =</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den>
              </m:f>
            </m:e>
          </m:d>
          <m:r>
            <m:rPr>
              <m:sty m:val="p"/>
            </m:rPr>
            <w:rPr>
              <w:rFonts w:ascii="Cambria Math" w:hAnsi="Cambria Math"/>
            </w:rPr>
            <m:t xml:space="preserve">                                                                                     (20)</m:t>
          </m:r>
        </m:oMath>
      </m:oMathPara>
    </w:p>
    <w:p w14:paraId="5A7659A6" w14:textId="4D10C725" w:rsidR="000217AD"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0217AD">
        <w:t xml:space="preserve"> is then ranked into quantiles on a scale from 0 to 1. For example, </w:t>
      </w:r>
      <w:r w:rsidR="00E54A57">
        <w:t>if a baseline combination has the 100</w:t>
      </w:r>
      <w:r w:rsidR="00E54A57" w:rsidRPr="00E54A57">
        <w:rPr>
          <w:vertAlign w:val="superscript"/>
        </w:rPr>
        <w:t>th</w:t>
      </w:r>
      <w:r w:rsidR="00E54A57">
        <w:t xml:space="preserve"> smallest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oMath>
      <w:r w:rsidR="00E54A57">
        <w:t xml:space="preserve"> in a set of 1000 baseline combinations, its quantile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m:t>
        </m:r>
      </m:oMath>
      <w:r w:rsidR="00E54A57">
        <w:t xml:space="preserve"> is 0.1. Then, baseline combinations with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oMath>
      <w:r w:rsidR="00E54A57">
        <w:t xml:space="preserve"> values smaller than a user specified value are passed to the ensemble analysis.</w:t>
      </w:r>
    </w:p>
    <w:p w14:paraId="64D7B6F8" w14:textId="716515F0" w:rsidR="00E54A57" w:rsidRDefault="00E54A57" w:rsidP="00EE42EC">
      <w:pPr>
        <w:pStyle w:val="Textbody"/>
        <w:jc w:val="both"/>
      </w:pPr>
      <w:r>
        <w:t xml:space="preserve">Assessment method </w:t>
      </w:r>
      <w:r w:rsidR="0025113B">
        <w:t>2</w:t>
      </w:r>
      <w:r>
        <w:t xml:space="preserve"> tests how well the ΔH° values from </w:t>
      </w:r>
      <w:r w:rsidR="0025113B">
        <w:t xml:space="preserve">method 1 </w:t>
      </w:r>
      <w:r w:rsidR="00EE42EC">
        <w:t xml:space="preserve">and </w:t>
      </w:r>
      <w:r w:rsidR="00824546">
        <w:t>2</w:t>
      </w:r>
      <w:r w:rsidR="0025113B">
        <w:t xml:space="preserve"> to agree using equation </w:t>
      </w:r>
      <w:r w:rsidR="00EE42EC">
        <w:t>21</w:t>
      </w:r>
      <w:r w:rsidR="0025113B">
        <w:t>, where is the ΔH°</w:t>
      </w:r>
      <w:r w:rsidR="00EE42EC">
        <w:rPr>
          <w:vertAlign w:val="subscript"/>
        </w:rPr>
        <w:t>2</w:t>
      </w:r>
      <w:r w:rsidR="0025113B">
        <w:t xml:space="preserve"> produced by method 2.</w:t>
      </w:r>
    </w:p>
    <w:p w14:paraId="254C942D" w14:textId="2138F54F" w:rsidR="00E54A57" w:rsidRPr="00EE42EC" w:rsidRDefault="00000000" w:rsidP="00F669F2">
      <w:pPr>
        <w:pStyle w:val="Textbody"/>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2</m:t>
                  </m:r>
                </m:sub>
              </m:sSub>
            </m:sub>
          </m:sSub>
          <m:r>
            <m:rPr>
              <m:sty m:val="p"/>
            </m:rPr>
            <w:rPr>
              <w:rFonts w:ascii="Cambria Math" w:hAnsi="Cambria Math"/>
            </w:rPr>
            <m:t xml:space="preserve"> =2</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μ</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2</m:t>
                      </m:r>
                    </m:sub>
                  </m:sSub>
                </m:den>
              </m:f>
            </m:e>
          </m:d>
          <m:r>
            <w:rPr>
              <w:rFonts w:ascii="Cambria Math" w:hAnsi="Cambria Math"/>
            </w:rPr>
            <m:t xml:space="preserve">                                                                        (21)</m:t>
          </m:r>
        </m:oMath>
      </m:oMathPara>
    </w:p>
    <w:p w14:paraId="09C170ED" w14:textId="64554D51" w:rsidR="00E54A57"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2</m:t>
                </m:r>
              </m:sub>
            </m:sSub>
          </m:sub>
        </m:sSub>
      </m:oMath>
      <w:r w:rsidR="0025113B">
        <w:t xml:space="preserve"> is then ranked into quantiles on a scale from 0 to 1 to produce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2</m:t>
                </m:r>
              </m:sub>
            </m:sSub>
          </m:sub>
        </m:sSub>
      </m:oMath>
      <w:r w:rsidR="0025113B">
        <w:t xml:space="preserve"> values and baseline combinations with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2</m:t>
                </m:r>
              </m:sub>
            </m:sSub>
          </m:sub>
        </m:sSub>
        <m:r>
          <w:rPr>
            <w:rFonts w:ascii="Cambria Math" w:hAnsi="Cambria Math"/>
          </w:rPr>
          <m:t xml:space="preserve"> </m:t>
        </m:r>
      </m:oMath>
      <w:r w:rsidR="0025113B">
        <w:t xml:space="preserve"> values smaller than a user specified value are passed to the ensemble analysis.</w:t>
      </w:r>
    </w:p>
    <w:p w14:paraId="55FB80EE" w14:textId="156DDA7E" w:rsidR="00824546" w:rsidRDefault="00824546" w:rsidP="00824546">
      <w:pPr>
        <w:pStyle w:val="Textbody"/>
      </w:pPr>
      <w:r>
        <w:t>Assessment method 3 combines assessment methods 1 and 2 using a statistic called the error distance (equation 2</w:t>
      </w:r>
      <w:r w:rsidR="00EE42EC">
        <w:t>2</w:t>
      </w:r>
      <w:r>
        <w:t>).</w:t>
      </w:r>
    </w:p>
    <w:p w14:paraId="2C8E02F4" w14:textId="05A508A5" w:rsidR="00824546" w:rsidRPr="003C208D" w:rsidRDefault="00000000" w:rsidP="00824546">
      <w:pPr>
        <w:pStyle w:val="Textbody"/>
        <w:jc w:val="both"/>
      </w:pPr>
      <m:oMathPara>
        <m:oMathParaPr>
          <m:jc m:val="right"/>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m:rPr>
                  <m:sty m:val="p"/>
                </m:rPr>
                <w:rPr>
                  <w:rFonts w:ascii="Cambria Math" w:hAnsi="Cambria Math"/>
                </w:rPr>
                <m:t>D</m:t>
              </m:r>
            </m:sub>
          </m:sSub>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m:t>
                          </m:r>
                        </m:sub>
                      </m:sSub>
                    </m:sub>
                  </m:sSub>
                </m:e>
                <m:sup>
                  <m: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sSub>
                    <m:sSubPr>
                      <m:ctrlPr>
                        <w:rPr>
                          <w:rFonts w:ascii="Cambria Math" w:hAnsi="Cambria Math"/>
                        </w:rPr>
                      </m:ctrlPr>
                    </m:sSubPr>
                    <m:e>
                      <m:r>
                        <w:rPr>
                          <w:rFonts w:ascii="Cambria Math" w:hAnsi="Cambria Math"/>
                        </w:rPr>
                        <m:t>Q</m:t>
                      </m:r>
                    </m:e>
                    <m: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1,2</m:t>
                          </m:r>
                        </m:sub>
                      </m:sSub>
                    </m:sub>
                  </m:sSub>
                </m:e>
                <m:sup>
                  <m:r>
                    <w:rPr>
                      <w:rFonts w:ascii="Cambria Math" w:hAnsi="Cambria Math"/>
                    </w:rPr>
                    <m:t>2</m:t>
                  </m:r>
                </m:sup>
              </m:sSup>
            </m:e>
          </m:rad>
          <m:r>
            <m:rPr>
              <m:sty m:val="p"/>
            </m:rPr>
            <w:rPr>
              <w:rFonts w:ascii="Cambria Math" w:hAnsi="Cambria Math"/>
            </w:rPr>
            <m:t xml:space="preserve">                                                                            (22)</m:t>
          </m:r>
        </m:oMath>
      </m:oMathPara>
    </w:p>
    <w:p w14:paraId="1468D575" w14:textId="4A9EC5B7" w:rsidR="00824546" w:rsidRDefault="00000000" w:rsidP="00EE42EC">
      <w:pPr>
        <w:pStyle w:val="Textbody"/>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σ</m:t>
                </m:r>
              </m:e>
            </m:acc>
          </m:e>
          <m:sub>
            <m:r>
              <w:rPr>
                <w:rFonts w:ascii="Cambria Math" w:hAnsi="Cambria Math"/>
              </w:rPr>
              <m:t>D</m:t>
            </m:r>
          </m:sub>
        </m:sSub>
      </m:oMath>
      <w:r w:rsidR="00824546">
        <w:t xml:space="preserve"> is then ranked into quantiles on a scale from 0 to 1 to produce </w:t>
      </w:r>
      <m:oMath>
        <m:sSub>
          <m:sSubPr>
            <m:ctrlPr>
              <w:rPr>
                <w:rFonts w:ascii="Cambria Math" w:hAnsi="Cambria Math"/>
              </w:rPr>
            </m:ctrlPr>
          </m:sSubPr>
          <m:e>
            <m:r>
              <w:rPr>
                <w:rFonts w:ascii="Cambria Math" w:hAnsi="Cambria Math"/>
              </w:rPr>
              <m:t>Q</m:t>
            </m:r>
          </m:e>
          <m:sub>
            <m:r>
              <w:rPr>
                <w:rFonts w:ascii="Cambria Math" w:hAnsi="Cambria Math"/>
              </w:rPr>
              <m:t>D</m:t>
            </m:r>
          </m:sub>
        </m:sSub>
      </m:oMath>
      <w:r w:rsidR="00824546">
        <w:t xml:space="preserve"> values and baseline combinations with </w:t>
      </w:r>
      <m:oMath>
        <m:sSub>
          <m:sSubPr>
            <m:ctrlPr>
              <w:rPr>
                <w:rFonts w:ascii="Cambria Math" w:hAnsi="Cambria Math"/>
              </w:rPr>
            </m:ctrlPr>
          </m:sSubPr>
          <m:e>
            <m:r>
              <w:rPr>
                <w:rFonts w:ascii="Cambria Math" w:hAnsi="Cambria Math"/>
              </w:rPr>
              <m:t>Q</m:t>
            </m:r>
          </m:e>
          <m:sub>
            <m:r>
              <w:rPr>
                <w:rFonts w:ascii="Cambria Math" w:hAnsi="Cambria Math"/>
              </w:rPr>
              <m:t>D</m:t>
            </m:r>
          </m:sub>
        </m:sSub>
        <m:r>
          <w:rPr>
            <w:rFonts w:ascii="Cambria Math" w:hAnsi="Cambria Math"/>
          </w:rPr>
          <m:t xml:space="preserve"> </m:t>
        </m:r>
      </m:oMath>
      <w:r w:rsidR="00824546">
        <w:t xml:space="preserve"> values smaller than a user specified value are passed to the ensemble analysis.</w:t>
      </w:r>
    </w:p>
    <w:p w14:paraId="7AEC0AAA" w14:textId="1C8CF7C3" w:rsidR="00824546" w:rsidRPr="00F669F2" w:rsidRDefault="00824546" w:rsidP="00EE42EC">
      <w:pPr>
        <w:pStyle w:val="Textbody"/>
        <w:jc w:val="both"/>
      </w:pPr>
      <w:bookmarkStart w:id="14" w:name="_Toc118105639"/>
      <w:r w:rsidRPr="00683CE2">
        <w:rPr>
          <w:rStyle w:val="Heading3Char"/>
        </w:rPr>
        <w:t>Ensemble analysis</w:t>
      </w:r>
      <w:bookmarkEnd w:id="14"/>
      <w:r>
        <w:t xml:space="preserve">. Baselines that pass the assessment criterion are treated as an ensemble of equally feasible baseline combinations. Each baseline combination is passed to meltR.A and fit, which takes considerably longer than the </w:t>
      </w:r>
      <w:r w:rsidR="00EE42EC">
        <w:t>lightweight</w:t>
      </w:r>
      <w:r>
        <w:t xml:space="preserve"> analysis in the testing step because initial guesses are predicted for each trim</w:t>
      </w:r>
      <w:r w:rsidR="00DB1099">
        <w:t xml:space="preserve"> using the protocol described for meltR.A</w:t>
      </w:r>
      <w:r>
        <w:t xml:space="preserve">. The </w:t>
      </w:r>
      <w:r w:rsidR="00DB1099">
        <w:t xml:space="preserve">average of </w:t>
      </w:r>
      <w:r>
        <w:t xml:space="preserve">resulting thermodynamic parameters from each baseline </w:t>
      </w:r>
      <w:r w:rsidR="00DB1099">
        <w:t>are reported with 95% confidence intervals.</w:t>
      </w:r>
    </w:p>
    <w:p w14:paraId="27103960" w14:textId="0A2B1FF7" w:rsidR="004F7167" w:rsidRDefault="004F7167" w:rsidP="004F7167">
      <w:pPr>
        <w:pStyle w:val="Heading2"/>
      </w:pPr>
      <w:bookmarkStart w:id="15" w:name="_Toc118105640"/>
      <w:r w:rsidRPr="004F7167">
        <w:t>Data Modeling</w:t>
      </w:r>
      <w:bookmarkEnd w:id="15"/>
    </w:p>
    <w:p w14:paraId="33760AB1" w14:textId="5284F879" w:rsidR="00683CE2" w:rsidRDefault="00683CE2" w:rsidP="00683CE2"/>
    <w:p w14:paraId="523D216F" w14:textId="184D0A06" w:rsidR="00683CE2" w:rsidRDefault="00683CE2" w:rsidP="00EE42EC">
      <w:pPr>
        <w:jc w:val="both"/>
      </w:pPr>
      <w:r>
        <w:t xml:space="preserve">Data were modeled to produce simulated melting curves with realistic baselines and random scatter for each </w:t>
      </w:r>
      <w:r w:rsidR="00EE42EC">
        <w:t xml:space="preserve">two-state folding </w:t>
      </w:r>
      <w:r>
        <w:t>RNA sequence</w:t>
      </w:r>
      <w:r w:rsidR="00AA294A">
        <w:t xml:space="preserve"> </w:t>
      </w:r>
      <w:r w:rsidR="00EE42EC">
        <w:t xml:space="preserve">in </w:t>
      </w:r>
      <w:r w:rsidR="00AA294A">
        <w:t>two published sources</w:t>
      </w:r>
      <w:r>
        <w:t>.</w:t>
      </w:r>
      <w:r w:rsidR="00FA1DDA">
        <w:fldChar w:fldCharType="begin"/>
      </w:r>
      <w:r w:rsidR="00FA1DDA">
        <w:instrText xml:space="preserve"> ADDIN ZOTERO_ITEM CSL_CITATION {"citationID":"VpalzFhl","properties":{"formattedCitation":"\\super 4,5\\nosupersub{}","plainCitation":"4,5","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305,"uris":["http://zotero.org/users/4485201/items/AIY2PT9G"],"itemData":{"id":2305,"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schema":"https://github.com/citation-style-language/schema/raw/master/csl-citation.json"} </w:instrText>
      </w:r>
      <w:r w:rsidR="00FA1DDA">
        <w:fldChar w:fldCharType="separate"/>
      </w:r>
      <w:r w:rsidR="00FA1DDA" w:rsidRPr="00FA1DDA">
        <w:rPr>
          <w:szCs w:val="24"/>
          <w:vertAlign w:val="superscript"/>
        </w:rPr>
        <w:t>4,5</w:t>
      </w:r>
      <w:r w:rsidR="00FA1DDA">
        <w:fldChar w:fldCharType="end"/>
      </w:r>
      <w:r>
        <w:t xml:space="preserve"> First, a series of 9 samples were generated with C</w:t>
      </w:r>
      <w:r w:rsidRPr="00683CE2">
        <w:rPr>
          <w:vertAlign w:val="subscript"/>
        </w:rPr>
        <w:t>t</w:t>
      </w:r>
      <w:r>
        <w:t>s that evenly span C</w:t>
      </w:r>
      <w:r w:rsidRPr="00683CE2">
        <w:rPr>
          <w:vertAlign w:val="subscript"/>
        </w:rPr>
        <w:t>t</w:t>
      </w:r>
      <w:r>
        <w:t xml:space="preserve"> = 0.2/ε and 20/</w:t>
      </w:r>
      <w:r w:rsidR="00AA294A">
        <w:t>ε</w:t>
      </w:r>
      <w:r>
        <w:t xml:space="preserve"> on a ln transformed scale</w:t>
      </w:r>
      <w:r w:rsidR="00AA294A">
        <w:t xml:space="preserve">, where ε is the molar extinction </w:t>
      </w:r>
      <w:r w:rsidR="00FA1DDA">
        <w:t>coefficient</w:t>
      </w:r>
      <w:r w:rsidR="00AA294A">
        <w:t xml:space="preserve"> of the RNA, used as the extinction coefficient of the upper baseline</w:t>
      </w:r>
      <w:r>
        <w:t xml:space="preserve">. Samples were placed into virtual 1, 0.5, and 0.1 cm </w:t>
      </w:r>
      <w:r w:rsidR="00412C50">
        <w:t>pathlength (</w:t>
      </w:r>
      <m:oMath>
        <m:r>
          <m:rPr>
            <m:scr m:val="script"/>
            <m:sty m:val="p"/>
          </m:rPr>
          <w:rPr>
            <w:rFonts w:ascii="Cambria Math" w:hAnsi="Cambria Math"/>
          </w:rPr>
          <m:t>l</m:t>
        </m:r>
      </m:oMath>
      <w:r w:rsidR="00412C50">
        <w:t xml:space="preserve">) </w:t>
      </w:r>
      <w:r>
        <w:t xml:space="preserve">cuvettes so that the calculated absorbance was </w:t>
      </w:r>
      <w:r>
        <w:lastRenderedPageBreak/>
        <w:t>between 0.2 and 2.</w:t>
      </w:r>
      <w:r w:rsidR="00AA294A">
        <w:t xml:space="preserve"> The extinction coefficient of the lower baseline was generated by multiplying ε by 0.6. Random baseline slopes (m) were seeded into the modeled data using a </w:t>
      </w:r>
      <w:r w:rsidR="00FA1DDA">
        <w:t>G</w:t>
      </w:r>
      <w:r w:rsidR="00AA294A">
        <w:t xml:space="preserve">aussian distribution with the </w:t>
      </w:r>
      <w:r w:rsidR="00AA294A" w:rsidRPr="00FA1DDA">
        <w:rPr>
          <w:i/>
          <w:iCs/>
        </w:rPr>
        <w:t>rnorm</w:t>
      </w:r>
      <w:r w:rsidR="00AA294A">
        <w:t xml:space="preserve"> function in base R, with a mean of 0.00111 and a standard deviation of 0.00078. </w:t>
      </w:r>
      <w:r w:rsidR="00412C50">
        <w:t xml:space="preserve">This mean and standard deviation was calculated from an ensemble of 9 fits to real data. </w:t>
      </w:r>
      <w:r w:rsidR="00AA294A">
        <w:t>The intercept (b) was generated for each baseline using equation 2</w:t>
      </w:r>
      <w:r w:rsidR="00FA1DDA">
        <w:t>3</w:t>
      </w:r>
      <w:r w:rsidR="00AA294A">
        <w:t>.</w:t>
      </w:r>
    </w:p>
    <w:p w14:paraId="5F92C897" w14:textId="73EF6AE9" w:rsidR="00AA294A" w:rsidRPr="00412C50" w:rsidRDefault="00412C50" w:rsidP="00412C50">
      <w:pPr>
        <w:pStyle w:val="Textbody"/>
        <w:jc w:val="both"/>
      </w:pPr>
      <m:oMathPara>
        <m:oMathParaPr>
          <m:jc m:val="right"/>
        </m:oMathParaPr>
        <m:oMath>
          <m:r>
            <w:rPr>
              <w:rFonts w:ascii="Cambria Math" w:hAnsi="Cambria Math"/>
            </w:rPr>
            <m:t>b</m:t>
          </m:r>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r>
            <m:rPr>
              <m:scr m:val="script"/>
              <m:sty m:val="p"/>
            </m:rPr>
            <w:rPr>
              <w:rFonts w:ascii="Cambria Math" w:hAnsi="Cambria Math"/>
            </w:rPr>
            <m:t>*l*</m:t>
          </m:r>
          <m:r>
            <m:rPr>
              <m:sty m:val="p"/>
            </m:rPr>
            <w:rPr>
              <w:rFonts w:ascii="Cambria Math" w:hAnsi="Cambria Math"/>
            </w:rPr>
            <m:t>ε-90*m                                                                            (23)</m:t>
          </m:r>
        </m:oMath>
      </m:oMathPara>
    </w:p>
    <w:p w14:paraId="72E98210" w14:textId="596A9F51" w:rsidR="00412C50" w:rsidRDefault="00412C50" w:rsidP="00683CE2">
      <w:r>
        <w:t xml:space="preserve">Then, parameters were plugged into equation 7, using the ΔH° and ΔS° reported in the aforementioned papers to generate melting curves that span 5 to 95 °C with 0.5 °C increments. Random absorbance scatter was seeded into the melting curves using the </w:t>
      </w:r>
      <w:r w:rsidRPr="00FA1DDA">
        <w:rPr>
          <w:i/>
          <w:iCs/>
        </w:rPr>
        <w:t>rnorm</w:t>
      </w:r>
      <w:r>
        <w:t xml:space="preserve"> function with a mean of 0 and a standard deviation of 0.0005.</w:t>
      </w:r>
    </w:p>
    <w:p w14:paraId="6A6ED611" w14:textId="77777777" w:rsidR="00412C50" w:rsidRDefault="00412C50">
      <w:pPr>
        <w:widowControl/>
        <w:overflowPunct/>
        <w:textAlignment w:val="auto"/>
      </w:pPr>
      <w:r>
        <w:br w:type="page"/>
      </w:r>
    </w:p>
    <w:p w14:paraId="4675AEC2" w14:textId="2748FEE2" w:rsidR="007F74F4" w:rsidRPr="004F7167" w:rsidRDefault="004F7167" w:rsidP="004F7167">
      <w:pPr>
        <w:pStyle w:val="Heading1"/>
      </w:pPr>
      <w:bookmarkStart w:id="16" w:name="_Toc118105641"/>
      <w:r w:rsidRPr="004F7167">
        <w:lastRenderedPageBreak/>
        <w:t>Supplementary information figures</w:t>
      </w:r>
      <w:bookmarkEnd w:id="4"/>
      <w:bookmarkEnd w:id="5"/>
      <w:bookmarkEnd w:id="16"/>
    </w:p>
    <w:p w14:paraId="6E6062C7" w14:textId="455BE133" w:rsidR="007F74F4" w:rsidRPr="004F7167" w:rsidRDefault="00000000" w:rsidP="00F87767">
      <w:pPr>
        <w:jc w:val="both"/>
      </w:pPr>
      <w:r w:rsidRPr="004F7167">
        <w:rPr>
          <w:noProof/>
        </w:rPr>
        <w:drawing>
          <wp:anchor distT="0" distB="0" distL="0" distR="0" simplePos="0" relativeHeight="251658752" behindDoc="0" locked="0" layoutInCell="0" allowOverlap="1" wp14:anchorId="375E93F4" wp14:editId="425ECB7C">
            <wp:simplePos x="0" y="0"/>
            <wp:positionH relativeFrom="column">
              <wp:align>center</wp:align>
            </wp:positionH>
            <wp:positionV relativeFrom="paragraph">
              <wp:posOffset>635</wp:posOffset>
            </wp:positionV>
            <wp:extent cx="5943600" cy="46304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
                    <a:stretch>
                      <a:fillRect/>
                    </a:stretch>
                  </pic:blipFill>
                  <pic:spPr bwMode="auto">
                    <a:xfrm>
                      <a:off x="0" y="0"/>
                      <a:ext cx="5943600" cy="4630420"/>
                    </a:xfrm>
                    <a:prstGeom prst="rect">
                      <a:avLst/>
                    </a:prstGeom>
                  </pic:spPr>
                </pic:pic>
              </a:graphicData>
            </a:graphic>
          </wp:anchor>
        </w:drawing>
      </w:r>
      <w:bookmarkStart w:id="17" w:name="_Toc111794059"/>
      <w:bookmarkStart w:id="18" w:name="_Toc108513667"/>
      <w:bookmarkStart w:id="19" w:name="_Toc118105642"/>
      <w:r w:rsidRPr="004F7167">
        <w:rPr>
          <w:rStyle w:val="Heading2Char"/>
          <w:rFonts w:ascii="Arial" w:hAnsi="Arial" w:cs="Arial"/>
          <w:sz w:val="20"/>
          <w:szCs w:val="20"/>
        </w:rPr>
        <w:t>Figure S1</w:t>
      </w:r>
      <w:bookmarkEnd w:id="17"/>
      <w:bookmarkEnd w:id="18"/>
      <w:bookmarkEnd w:id="19"/>
      <w:r w:rsidRPr="004F7167">
        <w:t xml:space="preserve">  Precanned figures and tables for assessing the quality of the results are written as PDF and comma separated value files</w:t>
      </w:r>
      <w:r w:rsidR="00B139A7">
        <w:t xml:space="preserve"> by </w:t>
      </w:r>
      <w:r w:rsidR="00B139A7" w:rsidRPr="00B139A7">
        <w:rPr>
          <w:i/>
          <w:iCs/>
        </w:rPr>
        <w:t>meltR.A</w:t>
      </w:r>
      <w:r w:rsidRPr="004F7167">
        <w:t xml:space="preserve">, respectively. Black circles represent data points and red lines represent fits. </w:t>
      </w:r>
      <w:r w:rsidRPr="00C96309">
        <w:rPr>
          <w:b/>
          <w:bCs/>
        </w:rPr>
        <w:t>(A)</w:t>
      </w:r>
      <w:r w:rsidRPr="004F7167">
        <w:t xml:space="preserve"> Raw data fit using method 1. </w:t>
      </w:r>
      <w:r w:rsidRPr="00C96309">
        <w:rPr>
          <w:b/>
          <w:bCs/>
        </w:rPr>
        <w:t>(B)</w:t>
      </w:r>
      <w:r w:rsidRPr="004F7167">
        <w:t xml:space="preserve"> Normalized data fit using method 1. Data were normalized to calculate the </w:t>
      </w:r>
      <w:r w:rsidR="00C05C1E">
        <w:t>a</w:t>
      </w:r>
      <w:r w:rsidR="00C05C1E" w:rsidRPr="004F7167">
        <w:t>bsorptivity</w:t>
      </w:r>
      <w:r w:rsidRPr="004F7167">
        <w:t xml:space="preserve"> at each temperature by dividing the raw absorbance by </w:t>
      </w:r>
      <w:r w:rsidR="00C05C1E">
        <w:t>C</w:t>
      </w:r>
      <w:r w:rsidR="00C05C1E" w:rsidRPr="00C05C1E">
        <w:rPr>
          <w:vertAlign w:val="subscript"/>
        </w:rPr>
        <w:t>t</w:t>
      </w:r>
      <w:r w:rsidRPr="004F7167">
        <w:t xml:space="preserve"> and the pathlength of the cuvette. </w:t>
      </w:r>
      <w:r w:rsidRPr="00C96309">
        <w:rPr>
          <w:b/>
          <w:bCs/>
        </w:rPr>
        <w:t>(C)</w:t>
      </w:r>
      <w:r w:rsidRPr="004F7167">
        <w:t xml:space="preserve"> Table summarizing the individual fits for method 1. Sample is the sample identifier in the data. C</w:t>
      </w:r>
      <w:r w:rsidRPr="00C05C1E">
        <w:rPr>
          <w:vertAlign w:val="subscript"/>
        </w:rPr>
        <w:t>t</w:t>
      </w:r>
      <w:r w:rsidRPr="004F7167">
        <w:t xml:space="preserve"> is the total RNA strand concentration, Ct. H is the ΔH°, in kcal/mol. S is the ΔS° in cal/mol/K. G is the ΔG°</w:t>
      </w:r>
      <w:r w:rsidRPr="00C05C1E">
        <w:rPr>
          <w:vertAlign w:val="subscript"/>
        </w:rPr>
        <w:t>37</w:t>
      </w:r>
      <w:r w:rsidRPr="004F7167">
        <w:t>, in kcal/mol. Tm is the T</w:t>
      </w:r>
      <w:r w:rsidRPr="00C05C1E">
        <w:rPr>
          <w:vertAlign w:val="subscript"/>
        </w:rPr>
        <w:t>m</w:t>
      </w:r>
      <w:r w:rsidR="00C05C1E">
        <w:t xml:space="preserve"> </w:t>
      </w:r>
      <w:r w:rsidRPr="004F7167">
        <w:t xml:space="preserve">of the curve in °C. </w:t>
      </w:r>
      <w:r w:rsidRPr="00C96309">
        <w:rPr>
          <w:b/>
          <w:bCs/>
        </w:rPr>
        <w:t>(D)</w:t>
      </w:r>
      <w:r w:rsidRPr="004F7167">
        <w:t xml:space="preserve"> Plot of 1/Tm versus the natural log of the C</w:t>
      </w:r>
      <w:r w:rsidRPr="00C05C1E">
        <w:rPr>
          <w:vertAlign w:val="subscript"/>
        </w:rPr>
        <w:t>t</w:t>
      </w:r>
      <w:r w:rsidRPr="004F7167">
        <w:t xml:space="preserve"> , used to determine folding energies for method 2. </w:t>
      </w:r>
      <w:r w:rsidRPr="00C96309">
        <w:rPr>
          <w:b/>
          <w:bCs/>
        </w:rPr>
        <w:t>(E)</w:t>
      </w:r>
      <w:r w:rsidRPr="004F7167">
        <w:t xml:space="preserve"> Raw data fit using method 3, </w:t>
      </w:r>
      <w:r w:rsidR="00C05C1E">
        <w:t>global fitting</w:t>
      </w:r>
      <w:r w:rsidRPr="004F7167">
        <w:t xml:space="preserve">. </w:t>
      </w:r>
      <w:r w:rsidRPr="00C96309">
        <w:rPr>
          <w:b/>
          <w:bCs/>
        </w:rPr>
        <w:t>(F)</w:t>
      </w:r>
      <w:r w:rsidRPr="004F7167">
        <w:t xml:space="preserve"> Normalized data fit using method 3. Data were normalized as described in A. </w:t>
      </w:r>
      <w:r w:rsidRPr="00C96309">
        <w:rPr>
          <w:b/>
          <w:bCs/>
        </w:rPr>
        <w:t>(G)</w:t>
      </w:r>
      <w:r w:rsidRPr="004F7167">
        <w:t xml:space="preserve"> Table summarizing results from the three methods</w:t>
      </w:r>
      <w:r w:rsidR="001F6DB8">
        <w:t xml:space="preserve"> labeled as</w:t>
      </w:r>
      <w:r w:rsidRPr="004F7167">
        <w:t xml:space="preserve"> in A. SE stands for the standard error, which is calculated from the regression models and represent the precision of the parameter given the data.</w:t>
      </w:r>
      <w:r w:rsidRPr="004F7167">
        <w:br w:type="page"/>
      </w:r>
    </w:p>
    <w:p w14:paraId="02BA52CD" w14:textId="77777777" w:rsidR="007F74F4" w:rsidRPr="004F7167" w:rsidRDefault="00000000" w:rsidP="00C96309">
      <w:pPr>
        <w:jc w:val="center"/>
      </w:pPr>
      <w:r w:rsidRPr="004F7167">
        <w:rPr>
          <w:noProof/>
        </w:rPr>
        <w:lastRenderedPageBreak/>
        <w:drawing>
          <wp:inline distT="0" distB="0" distL="0" distR="0" wp14:anchorId="49B137B4" wp14:editId="2EB2BE32">
            <wp:extent cx="3256915" cy="4069715"/>
            <wp:effectExtent l="0" t="0" r="0" b="0"/>
            <wp:docPr id="2"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
                    <pic:cNvPicPr>
                      <a:picLocks noChangeAspect="1" noChangeArrowheads="1"/>
                    </pic:cNvPicPr>
                  </pic:nvPicPr>
                  <pic:blipFill>
                    <a:blip r:embed="rId11"/>
                    <a:stretch>
                      <a:fillRect/>
                    </a:stretch>
                  </pic:blipFill>
                  <pic:spPr bwMode="auto">
                    <a:xfrm>
                      <a:off x="0" y="0"/>
                      <a:ext cx="3256915" cy="4069715"/>
                    </a:xfrm>
                    <a:prstGeom prst="rect">
                      <a:avLst/>
                    </a:prstGeom>
                  </pic:spPr>
                </pic:pic>
              </a:graphicData>
            </a:graphic>
          </wp:inline>
        </w:drawing>
      </w:r>
    </w:p>
    <w:p w14:paraId="4107222B" w14:textId="6060D6D6" w:rsidR="007F74F4" w:rsidRPr="004F7167" w:rsidRDefault="00000000" w:rsidP="00C96309">
      <w:pPr>
        <w:jc w:val="both"/>
      </w:pPr>
      <w:bookmarkStart w:id="20" w:name="_Toc118105643"/>
      <w:r w:rsidRPr="009F54F4">
        <w:rPr>
          <w:rStyle w:val="Heading2Char"/>
          <w:rFonts w:ascii="Arial" w:hAnsi="Arial" w:cs="Arial"/>
          <w:sz w:val="20"/>
          <w:szCs w:val="20"/>
        </w:rPr>
        <w:t>Figure S2</w:t>
      </w:r>
      <w:bookmarkEnd w:id="20"/>
      <w:r w:rsidRPr="004F7167">
        <w:t xml:space="preserve">  One-thousand randomly generated baseline</w:t>
      </w:r>
      <w:r w:rsidR="001F6DB8">
        <w:t xml:space="preserve"> combinations</w:t>
      </w:r>
      <w:r w:rsidRPr="004F7167">
        <w:t xml:space="preserve"> provides accurate thermodynamic parameters and is computationally </w:t>
      </w:r>
      <w:r w:rsidR="00C96309" w:rsidRPr="004F7167">
        <w:t>achievable</w:t>
      </w:r>
      <w:r w:rsidRPr="004F7167">
        <w:t>.</w:t>
      </w:r>
      <w:r w:rsidR="001F6DB8">
        <w:t xml:space="preserve"> </w:t>
      </w:r>
      <w:r w:rsidR="001F6DB8">
        <w:rPr>
          <w:b/>
          <w:bCs/>
        </w:rPr>
        <w:t>(A)</w:t>
      </w:r>
      <w:r w:rsidR="001F6DB8">
        <w:t xml:space="preserve"> System time for the BLTrimmer as a function of the number of baseline combinations tested in each run. </w:t>
      </w:r>
      <w:r w:rsidR="001F6DB8">
        <w:rPr>
          <w:b/>
          <w:bCs/>
        </w:rPr>
        <w:t>(B-E)</w:t>
      </w:r>
      <w:r w:rsidR="001F6DB8">
        <w:t xml:space="preserve"> Convergence of thermodynamic parameters as a function of the number of baseline combinations tested in a BLTrimmer run. Points represent the mean value and error bars represent 95% confidence intervals.</w:t>
      </w:r>
      <w:r w:rsidRPr="004F7167">
        <w:br w:type="page"/>
      </w:r>
    </w:p>
    <w:p w14:paraId="49B69F18" w14:textId="77777777" w:rsidR="007F74F4" w:rsidRPr="004F7167" w:rsidRDefault="007F74F4" w:rsidP="004F7167"/>
    <w:p w14:paraId="7E023388" w14:textId="77777777" w:rsidR="007F74F4" w:rsidRPr="004F7167" w:rsidRDefault="00000000" w:rsidP="004F7167">
      <w:r w:rsidRPr="004F7167">
        <w:rPr>
          <w:noProof/>
        </w:rPr>
        <w:drawing>
          <wp:inline distT="0" distB="0" distL="0" distR="0" wp14:anchorId="1A375AC9" wp14:editId="58A28398">
            <wp:extent cx="5943600" cy="39281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2"/>
                    <a:stretch>
                      <a:fillRect/>
                    </a:stretch>
                  </pic:blipFill>
                  <pic:spPr bwMode="auto">
                    <a:xfrm>
                      <a:off x="0" y="0"/>
                      <a:ext cx="5943600" cy="3928110"/>
                    </a:xfrm>
                    <a:prstGeom prst="rect">
                      <a:avLst/>
                    </a:prstGeom>
                  </pic:spPr>
                </pic:pic>
              </a:graphicData>
            </a:graphic>
          </wp:inline>
        </w:drawing>
      </w:r>
    </w:p>
    <w:p w14:paraId="357FE41D" w14:textId="31A56B2F" w:rsidR="007F74F4" w:rsidRPr="004F7167" w:rsidRDefault="00000000" w:rsidP="00C96309">
      <w:pPr>
        <w:jc w:val="both"/>
      </w:pPr>
      <w:bookmarkStart w:id="21" w:name="_Toc111794060"/>
      <w:bookmarkStart w:id="22" w:name="_Toc108513668"/>
      <w:bookmarkStart w:id="23" w:name="_Toc118105644"/>
      <w:r w:rsidRPr="009F54F4">
        <w:rPr>
          <w:rStyle w:val="Heading2Char"/>
          <w:rFonts w:ascii="Arial" w:hAnsi="Arial" w:cs="Arial"/>
          <w:sz w:val="20"/>
          <w:szCs w:val="20"/>
        </w:rPr>
        <w:t xml:space="preserve">Figure </w:t>
      </w:r>
      <w:bookmarkEnd w:id="21"/>
      <w:bookmarkEnd w:id="22"/>
      <w:r w:rsidRPr="009F54F4">
        <w:rPr>
          <w:rStyle w:val="Heading2Char"/>
          <w:rFonts w:ascii="Arial" w:hAnsi="Arial" w:cs="Arial"/>
          <w:sz w:val="20"/>
          <w:szCs w:val="20"/>
        </w:rPr>
        <w:t>S3</w:t>
      </w:r>
      <w:bookmarkEnd w:id="23"/>
      <w:r w:rsidRPr="004F7167">
        <w:t xml:space="preserve">  Precanned BLtrimmer outputs for assessing the quality of the results are written as a PDF file. Blue lines and points represent the 25% of baseline combinations that produce parameters that exhibit the best internal consistency across the data set. Each point comes from fitting a combination of baselines with method 1 or 2. </w:t>
      </w:r>
      <w:r w:rsidRPr="00567975">
        <w:rPr>
          <w:b/>
          <w:bCs/>
        </w:rPr>
        <w:t>(A)</w:t>
      </w:r>
      <w:r w:rsidRPr="004F7167">
        <w:t xml:space="preserve"> Distribution of the standard deviation of ΔH° values, determined by fitting </w:t>
      </w:r>
      <w:r w:rsidR="00567975">
        <w:t>100 baseline combinations with method 1</w:t>
      </w:r>
      <w:r w:rsidRPr="004F7167">
        <w:t>. Low standard deviation indicate</w:t>
      </w:r>
      <w:r w:rsidR="00567975">
        <w:t>s</w:t>
      </w:r>
      <w:r w:rsidRPr="004F7167">
        <w:t xml:space="preserve"> that the baseline combination exhibits high agreement</w:t>
      </w:r>
      <w:r w:rsidR="00567975" w:rsidRPr="00567975">
        <w:t xml:space="preserve"> </w:t>
      </w:r>
      <w:r w:rsidR="00567975" w:rsidRPr="004F7167">
        <w:t>ΔH°</w:t>
      </w:r>
      <w:r w:rsidR="00567975">
        <w:t xml:space="preserve"> </w:t>
      </w:r>
      <w:r w:rsidRPr="004F7167">
        <w:t xml:space="preserve">calculated using method 1. </w:t>
      </w:r>
      <w:r w:rsidRPr="00567975">
        <w:rPr>
          <w:b/>
          <w:bCs/>
        </w:rPr>
        <w:t>(B)</w:t>
      </w:r>
      <w:r w:rsidRPr="004F7167">
        <w:t xml:space="preserve"> Distribution of ΔH° agreement between method 1 and method 2</w:t>
      </w:r>
      <w:r w:rsidR="00567975">
        <w:t xml:space="preserve"> </w:t>
      </w:r>
      <w:r w:rsidRPr="004F7167">
        <w:t xml:space="preserve">determined by fitting </w:t>
      </w:r>
      <w:r w:rsidR="00567975">
        <w:t xml:space="preserve">100 baseline </w:t>
      </w:r>
      <w:r w:rsidRPr="004F7167">
        <w:t xml:space="preserve">combination. Low difference indicates that </w:t>
      </w:r>
      <w:r w:rsidR="00567975">
        <w:t>a</w:t>
      </w:r>
      <w:r w:rsidRPr="004F7167">
        <w:t xml:space="preserve"> baseline combination exhibits high agreement in ΔH° values calculated using method</w:t>
      </w:r>
      <w:r w:rsidR="00567975">
        <w:t>s</w:t>
      </w:r>
      <w:r w:rsidRPr="004F7167">
        <w:t xml:space="preserve"> 1 and 2. (C) </w:t>
      </w:r>
      <w:r w:rsidR="00567975">
        <w:t>Ranked</w:t>
      </w:r>
      <w:r w:rsidRPr="004F7167">
        <w:t xml:space="preserve"> standard deviation of ΔH° values in the method 1 fit versus the</w:t>
      </w:r>
      <w:r w:rsidR="00E63B72">
        <w:t xml:space="preserve"> ranked</w:t>
      </w:r>
      <w:r w:rsidRPr="004F7167">
        <w:t xml:space="preserve"> difference between ΔH° values </w:t>
      </w:r>
      <w:r w:rsidR="00E63B72">
        <w:t>from</w:t>
      </w:r>
      <w:r w:rsidRPr="004F7167">
        <w:t xml:space="preserve"> method 1 and 2, for each </w:t>
      </w:r>
      <w:r w:rsidR="00E63B72">
        <w:t xml:space="preserve">100 </w:t>
      </w:r>
      <w:r w:rsidRPr="004F7167">
        <w:t>baseline combination</w:t>
      </w:r>
      <w:r w:rsidR="00E63B72">
        <w:t>s</w:t>
      </w:r>
      <w:r w:rsidRPr="004F7167">
        <w:t xml:space="preserve">. Error distance, which is used to identify the 25% of baseline combinations that produce parameters that exhibit the best internal consistency, is the Pythagorean distance between a point and the origin of the plot. </w:t>
      </w:r>
      <w:r w:rsidRPr="00207A9E">
        <w:rPr>
          <w:b/>
          <w:bCs/>
        </w:rPr>
        <w:t>(D)</w:t>
      </w:r>
      <w:r w:rsidRPr="004F7167">
        <w:t xml:space="preserve"> The average </w:t>
      </w:r>
      <w:r w:rsidR="00207A9E" w:rsidRPr="004F7167">
        <w:t>ΔH°</w:t>
      </w:r>
      <w:r w:rsidRPr="004F7167">
        <w:t xml:space="preserve"> produced by method 1 versus the standard deviation of ΔH° values produced by method 1 for each baseline combination. </w:t>
      </w:r>
      <w:r w:rsidRPr="00207A9E">
        <w:rPr>
          <w:b/>
          <w:bCs/>
        </w:rPr>
        <w:t>(E)</w:t>
      </w:r>
      <w:r w:rsidRPr="004F7167">
        <w:t xml:space="preserve"> The average </w:t>
      </w:r>
      <w:r w:rsidR="00207A9E" w:rsidRPr="004F7167">
        <w:t>ΔH°</w:t>
      </w:r>
      <w:r w:rsidRPr="004F7167">
        <w:t xml:space="preserve"> produced by method 1 (Black) or the </w:t>
      </w:r>
      <w:r w:rsidR="00207A9E" w:rsidRPr="004F7167">
        <w:t>ΔH°</w:t>
      </w:r>
      <w:r w:rsidRPr="004F7167">
        <w:t xml:space="preserve"> produced by method 2</w:t>
      </w:r>
      <w:r w:rsidR="00207A9E">
        <w:t>,</w:t>
      </w:r>
      <w:r w:rsidRPr="004F7167">
        <w:t xml:space="preserve"> versus the ΔH° </w:t>
      </w:r>
      <w:r w:rsidR="00207A9E">
        <w:t xml:space="preserve">agreement </w:t>
      </w:r>
      <w:r w:rsidRPr="004F7167">
        <w:t xml:space="preserve">between methods 1 and 2, for </w:t>
      </w:r>
      <w:r w:rsidR="00207A9E">
        <w:t>100</w:t>
      </w:r>
      <w:r w:rsidRPr="004F7167">
        <w:t xml:space="preserve"> baseline combination</w:t>
      </w:r>
      <w:r w:rsidR="00207A9E">
        <w:t>s</w:t>
      </w:r>
      <w:r w:rsidRPr="004F7167">
        <w:t xml:space="preserve">. </w:t>
      </w:r>
      <w:r w:rsidRPr="00207A9E">
        <w:rPr>
          <w:b/>
          <w:bCs/>
        </w:rPr>
        <w:t>(F)</w:t>
      </w:r>
      <w:r w:rsidRPr="004F7167">
        <w:t xml:space="preserve"> The standard deviation of ΔH° values produced by method 1 versus ΔH°</w:t>
      </w:r>
      <w:r w:rsidR="00207A9E">
        <w:t xml:space="preserve"> agreement</w:t>
      </w:r>
      <w:r w:rsidRPr="004F7167">
        <w:t xml:space="preserve"> between methods 1 and 2.</w:t>
      </w:r>
    </w:p>
    <w:p w14:paraId="065F022F" w14:textId="77777777" w:rsidR="007F74F4" w:rsidRPr="004F7167" w:rsidRDefault="00000000" w:rsidP="00C96309">
      <w:pPr>
        <w:jc w:val="center"/>
      </w:pPr>
      <w:r w:rsidRPr="004F7167">
        <w:rPr>
          <w:noProof/>
        </w:rPr>
        <w:lastRenderedPageBreak/>
        <w:drawing>
          <wp:inline distT="0" distB="0" distL="0" distR="0" wp14:anchorId="6D9F4F5C" wp14:editId="13B460E7">
            <wp:extent cx="4187825" cy="6500495"/>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3"/>
                    <a:stretch>
                      <a:fillRect/>
                    </a:stretch>
                  </pic:blipFill>
                  <pic:spPr bwMode="auto">
                    <a:xfrm>
                      <a:off x="0" y="0"/>
                      <a:ext cx="4187825" cy="6500495"/>
                    </a:xfrm>
                    <a:prstGeom prst="rect">
                      <a:avLst/>
                    </a:prstGeom>
                  </pic:spPr>
                </pic:pic>
              </a:graphicData>
            </a:graphic>
          </wp:inline>
        </w:drawing>
      </w:r>
    </w:p>
    <w:p w14:paraId="616AA1EF" w14:textId="58CD106B" w:rsidR="007F74F4" w:rsidRDefault="00000000" w:rsidP="00C96309">
      <w:pPr>
        <w:jc w:val="both"/>
      </w:pPr>
      <w:bookmarkStart w:id="24" w:name="_Toc1117940601"/>
      <w:bookmarkStart w:id="25" w:name="_Toc1085136681"/>
      <w:bookmarkStart w:id="26" w:name="_Toc118105645"/>
      <w:r w:rsidRPr="009F54F4">
        <w:rPr>
          <w:rStyle w:val="Heading2Char"/>
          <w:rFonts w:ascii="Arial" w:hAnsi="Arial" w:cs="Arial"/>
          <w:sz w:val="20"/>
          <w:szCs w:val="20"/>
        </w:rPr>
        <w:t>Figure S</w:t>
      </w:r>
      <w:bookmarkEnd w:id="24"/>
      <w:bookmarkEnd w:id="25"/>
      <w:r w:rsidRPr="009F54F4">
        <w:rPr>
          <w:rStyle w:val="Heading2Char"/>
          <w:rFonts w:ascii="Arial" w:hAnsi="Arial" w:cs="Arial"/>
          <w:sz w:val="20"/>
          <w:szCs w:val="20"/>
        </w:rPr>
        <w:t>4</w:t>
      </w:r>
      <w:bookmarkEnd w:id="26"/>
      <w:r w:rsidRPr="004F7167">
        <w:t xml:space="preserve">  </w:t>
      </w:r>
      <w:r w:rsidRPr="00344812">
        <w:rPr>
          <w:i/>
          <w:iCs/>
        </w:rPr>
        <w:t>MeltR</w:t>
      </w:r>
      <w:r w:rsidRPr="004F7167">
        <w:t xml:space="preserve"> accurately fits modeled data with no user intervention. </w:t>
      </w:r>
      <w:r w:rsidRPr="00344812">
        <w:rPr>
          <w:b/>
          <w:bCs/>
        </w:rPr>
        <w:t>(A)</w:t>
      </w:r>
      <w:r w:rsidRPr="004F7167">
        <w:t xml:space="preserve"> ΔH° determined using </w:t>
      </w:r>
      <w:r w:rsidRPr="00344812">
        <w:rPr>
          <w:i/>
          <w:iCs/>
        </w:rPr>
        <w:t>meltR.A</w:t>
      </w:r>
      <w:r w:rsidRPr="004F7167">
        <w:t xml:space="preserve"> followed by the </w:t>
      </w:r>
      <w:r w:rsidRPr="00344812">
        <w:rPr>
          <w:i/>
          <w:iCs/>
        </w:rPr>
        <w:t>BLtrimmer</w:t>
      </w:r>
      <w:r w:rsidRPr="004F7167">
        <w:t xml:space="preserve"> to fit modeled data, versus the known ΔH°. Vertical error bars represent 95% confidence intervals. </w:t>
      </w:r>
      <w:r w:rsidRPr="00344812">
        <w:rPr>
          <w:b/>
          <w:bCs/>
        </w:rPr>
        <w:t>(B)</w:t>
      </w:r>
      <w:r w:rsidRPr="004F7167">
        <w:t xml:space="preserve"> ΔS° determined using </w:t>
      </w:r>
      <w:r w:rsidRPr="00344812">
        <w:rPr>
          <w:i/>
          <w:iCs/>
        </w:rPr>
        <w:t>meltR.A</w:t>
      </w:r>
      <w:r w:rsidRPr="004F7167">
        <w:t xml:space="preserve"> followed by the </w:t>
      </w:r>
      <w:r w:rsidRPr="00344812">
        <w:rPr>
          <w:i/>
          <w:iCs/>
        </w:rPr>
        <w:t>BLtrimmer</w:t>
      </w:r>
      <w:r w:rsidRPr="004F7167">
        <w:t xml:space="preserve"> to fit modeled data, versus the known ΔH°. Error bars are the same as A. </w:t>
      </w:r>
      <w:r w:rsidRPr="00344812">
        <w:rPr>
          <w:b/>
          <w:bCs/>
        </w:rPr>
        <w:t>(C)</w:t>
      </w:r>
      <w:r w:rsidRPr="004F7167">
        <w:t xml:space="preserve"> ΔG°</w:t>
      </w:r>
      <w:r w:rsidRPr="00344812">
        <w:rPr>
          <w:vertAlign w:val="subscript"/>
        </w:rPr>
        <w:t>37</w:t>
      </w:r>
      <w:r w:rsidRPr="004F7167">
        <w:t xml:space="preserve"> determined using </w:t>
      </w:r>
      <w:r w:rsidRPr="00344812">
        <w:rPr>
          <w:i/>
          <w:iCs/>
        </w:rPr>
        <w:t>meltR.A</w:t>
      </w:r>
      <w:r w:rsidRPr="004F7167">
        <w:t xml:space="preserve"> followed by the </w:t>
      </w:r>
      <w:r w:rsidRPr="00344812">
        <w:rPr>
          <w:i/>
          <w:iCs/>
        </w:rPr>
        <w:t>BLtrimmer</w:t>
      </w:r>
      <w:r w:rsidRPr="004F7167">
        <w:t xml:space="preserve"> to fit modeled data, versus the known ΔH°. Error bars are the same as A. </w:t>
      </w:r>
      <w:r w:rsidRPr="00344812">
        <w:rPr>
          <w:b/>
          <w:bCs/>
        </w:rPr>
        <w:t>(D)</w:t>
      </w:r>
      <w:r w:rsidRPr="004F7167">
        <w:t xml:space="preserve"> T</w:t>
      </w:r>
      <w:r w:rsidRPr="00DB622D">
        <w:rPr>
          <w:vertAlign w:val="subscript"/>
        </w:rPr>
        <w:t>m</w:t>
      </w:r>
      <w:r w:rsidRPr="004F7167">
        <w:t xml:space="preserve"> at 0.1 mM determined using </w:t>
      </w:r>
      <w:r w:rsidRPr="00DB622D">
        <w:rPr>
          <w:i/>
          <w:iCs/>
        </w:rPr>
        <w:t>meltR.A</w:t>
      </w:r>
      <w:r w:rsidRPr="004F7167">
        <w:t xml:space="preserve"> followed by the </w:t>
      </w:r>
      <w:r w:rsidRPr="00DB622D">
        <w:rPr>
          <w:i/>
          <w:iCs/>
        </w:rPr>
        <w:t>BLtrimmer</w:t>
      </w:r>
      <w:r w:rsidRPr="004F7167">
        <w:t xml:space="preserve"> to fit modeled data, versus the known ΔH°. Error bars are the same as A. </w:t>
      </w:r>
      <w:r w:rsidRPr="00DB622D">
        <w:rPr>
          <w:b/>
          <w:bCs/>
        </w:rPr>
        <w:t>(E)</w:t>
      </w:r>
      <w:r w:rsidRPr="004F7167">
        <w:t xml:space="preserve"> Agreement between </w:t>
      </w:r>
      <w:r w:rsidRPr="00DB622D">
        <w:rPr>
          <w:i/>
          <w:iCs/>
        </w:rPr>
        <w:t>MeltWin</w:t>
      </w:r>
      <w:r w:rsidRPr="004F7167">
        <w:t xml:space="preserve"> and </w:t>
      </w:r>
      <w:r w:rsidRPr="00DB622D">
        <w:rPr>
          <w:i/>
          <w:iCs/>
        </w:rPr>
        <w:t>MeltR</w:t>
      </w:r>
      <w:r w:rsidRPr="004F7167">
        <w:t xml:space="preserve"> methods and the consensus nearest neighbor model.</w:t>
      </w:r>
      <w:bookmarkStart w:id="27" w:name="_Toc108513679"/>
      <w:bookmarkStart w:id="28" w:name="_Toc111794072"/>
      <w:bookmarkEnd w:id="27"/>
      <w:bookmarkEnd w:id="28"/>
      <w:r w:rsidR="00DB622D">
        <w:fldChar w:fldCharType="begin"/>
      </w:r>
      <w:r w:rsidR="00DB622D">
        <w:instrText xml:space="preserve"> ADDIN ZOTERO_ITEM CSL_CITATION {"citationID":"7HtXwBb1","properties":{"formattedCitation":"\\super 4,6\\nosupersub{}","plainCitation":"4,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DB622D">
        <w:rPr>
          <w:rFonts w:ascii="Cambria Math" w:hAnsi="Cambria Math" w:cs="Cambria Math"/>
        </w:rPr>
        <w:instrText>∼</w:instrText>
      </w:r>
      <w:r w:rsidR="00DB622D">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DB622D">
        <w:fldChar w:fldCharType="separate"/>
      </w:r>
      <w:r w:rsidR="00DB622D" w:rsidRPr="00DB622D">
        <w:rPr>
          <w:szCs w:val="24"/>
          <w:vertAlign w:val="superscript"/>
        </w:rPr>
        <w:t>4,6</w:t>
      </w:r>
      <w:r w:rsidR="00DB622D">
        <w:fldChar w:fldCharType="end"/>
      </w:r>
    </w:p>
    <w:p w14:paraId="05E369CB" w14:textId="261A7E43" w:rsidR="00344812" w:rsidRPr="004F7167" w:rsidRDefault="00344812" w:rsidP="00C96309">
      <w:pPr>
        <w:jc w:val="both"/>
        <w:sectPr w:rsidR="00344812" w:rsidRPr="004F7167">
          <w:headerReference w:type="even" r:id="rId14"/>
          <w:headerReference w:type="default" r:id="rId15"/>
          <w:footerReference w:type="even" r:id="rId16"/>
          <w:footerReference w:type="default" r:id="rId17"/>
          <w:headerReference w:type="first" r:id="rId18"/>
          <w:footerReference w:type="first" r:id="rId19"/>
          <w:pgSz w:w="12240" w:h="15840"/>
          <w:pgMar w:top="777" w:right="1440" w:bottom="1440" w:left="1440" w:header="0" w:footer="720" w:gutter="0"/>
          <w:cols w:space="720"/>
          <w:formProt w:val="0"/>
          <w:docGrid w:linePitch="100" w:charSpace="8192"/>
        </w:sectPr>
      </w:pPr>
    </w:p>
    <w:p w14:paraId="005E4460" w14:textId="1C73EAD0" w:rsidR="007F74F4" w:rsidRPr="004F7167" w:rsidRDefault="00000000" w:rsidP="004F7167">
      <w:bookmarkStart w:id="29" w:name="_Toc108513680"/>
      <w:bookmarkStart w:id="30" w:name="_Toc111794073"/>
      <w:bookmarkStart w:id="31" w:name="_Toc118105646"/>
      <w:r w:rsidRPr="009F54F4">
        <w:rPr>
          <w:rStyle w:val="Heading2Char"/>
          <w:rFonts w:ascii="Arial" w:hAnsi="Arial" w:cs="Arial"/>
          <w:sz w:val="20"/>
          <w:szCs w:val="20"/>
        </w:rPr>
        <w:lastRenderedPageBreak/>
        <w:t xml:space="preserve">Table </w:t>
      </w:r>
      <w:bookmarkEnd w:id="29"/>
      <w:bookmarkEnd w:id="30"/>
      <w:r w:rsidR="009F54F4">
        <w:rPr>
          <w:rStyle w:val="Heading2Char"/>
          <w:rFonts w:ascii="Arial" w:hAnsi="Arial" w:cs="Arial"/>
          <w:sz w:val="20"/>
          <w:szCs w:val="20"/>
        </w:rPr>
        <w:t>S</w:t>
      </w:r>
      <w:r w:rsidRPr="009F54F4">
        <w:rPr>
          <w:rStyle w:val="Heading2Char"/>
          <w:rFonts w:ascii="Arial" w:hAnsi="Arial" w:cs="Arial"/>
          <w:sz w:val="20"/>
          <w:szCs w:val="20"/>
        </w:rPr>
        <w:t>1</w:t>
      </w:r>
      <w:bookmarkEnd w:id="31"/>
      <w:r w:rsidRPr="004F7167">
        <w:t xml:space="preserve">  Results for fitting raw absorbance melting curves with MeltR and MeltWin.</w:t>
      </w:r>
    </w:p>
    <w:tbl>
      <w:tblPr>
        <w:tblW w:w="14841" w:type="dxa"/>
        <w:jc w:val="center"/>
        <w:tblLayout w:type="fixed"/>
        <w:tblCellMar>
          <w:top w:w="55" w:type="dxa"/>
          <w:left w:w="55" w:type="dxa"/>
          <w:bottom w:w="55" w:type="dxa"/>
          <w:right w:w="55" w:type="dxa"/>
        </w:tblCellMar>
        <w:tblLook w:val="0000" w:firstRow="0" w:lastRow="0" w:firstColumn="0" w:lastColumn="0" w:noHBand="0" w:noVBand="0"/>
      </w:tblPr>
      <w:tblGrid>
        <w:gridCol w:w="1091"/>
        <w:gridCol w:w="720"/>
        <w:gridCol w:w="720"/>
        <w:gridCol w:w="720"/>
        <w:gridCol w:w="720"/>
        <w:gridCol w:w="720"/>
        <w:gridCol w:w="720"/>
        <w:gridCol w:w="720"/>
        <w:gridCol w:w="720"/>
        <w:gridCol w:w="720"/>
        <w:gridCol w:w="720"/>
        <w:gridCol w:w="720"/>
        <w:gridCol w:w="720"/>
        <w:gridCol w:w="720"/>
        <w:gridCol w:w="720"/>
        <w:gridCol w:w="720"/>
        <w:gridCol w:w="590"/>
        <w:gridCol w:w="590"/>
        <w:gridCol w:w="590"/>
        <w:gridCol w:w="590"/>
        <w:gridCol w:w="590"/>
      </w:tblGrid>
      <w:tr w:rsidR="007F74F4" w:rsidRPr="004F7167" w14:paraId="73510A05" w14:textId="77777777">
        <w:trPr>
          <w:trHeight w:val="256"/>
          <w:jc w:val="center"/>
        </w:trPr>
        <w:tc>
          <w:tcPr>
            <w:tcW w:w="1091" w:type="dxa"/>
            <w:tcBorders>
              <w:top w:val="single" w:sz="4" w:space="0" w:color="000000"/>
              <w:bottom w:val="single" w:sz="4" w:space="0" w:color="000000"/>
            </w:tcBorders>
            <w:vAlign w:val="center"/>
          </w:tcPr>
          <w:p w14:paraId="3B71D01F" w14:textId="77777777" w:rsidR="007F74F4" w:rsidRPr="004F7167" w:rsidRDefault="00000000" w:rsidP="004F7167">
            <w:r w:rsidRPr="004F7167">
              <w:t>Helix</w:t>
            </w:r>
          </w:p>
        </w:tc>
        <w:tc>
          <w:tcPr>
            <w:tcW w:w="720" w:type="dxa"/>
            <w:tcBorders>
              <w:top w:val="single" w:sz="4" w:space="0" w:color="000000"/>
              <w:left w:val="single" w:sz="4" w:space="0" w:color="000000"/>
              <w:bottom w:val="single" w:sz="4" w:space="0" w:color="000000"/>
            </w:tcBorders>
            <w:vAlign w:val="center"/>
          </w:tcPr>
          <w:p w14:paraId="184A066A" w14:textId="77777777" w:rsidR="007F74F4" w:rsidRPr="004F7167" w:rsidRDefault="00000000" w:rsidP="004F7167">
            <w:r w:rsidRPr="004F7167">
              <w:t>MeltR</w:t>
            </w:r>
            <w:r w:rsidRPr="004F7167">
              <w:br/>
              <w:t>ΔH°</w:t>
            </w:r>
          </w:p>
          <w:p w14:paraId="6AE4C781" w14:textId="77777777" w:rsidR="007F74F4" w:rsidRPr="004F7167" w:rsidRDefault="00000000" w:rsidP="004F7167">
            <w:r w:rsidRPr="004F7167">
              <w:t>Method 1a</w:t>
            </w:r>
            <w:r w:rsidRPr="004F7167">
              <w:br/>
              <w:t>(kcal/mol)</w:t>
            </w:r>
          </w:p>
        </w:tc>
        <w:tc>
          <w:tcPr>
            <w:tcW w:w="720" w:type="dxa"/>
            <w:tcBorders>
              <w:top w:val="single" w:sz="4" w:space="0" w:color="000000"/>
              <w:bottom w:val="single" w:sz="4" w:space="0" w:color="000000"/>
            </w:tcBorders>
            <w:vAlign w:val="center"/>
          </w:tcPr>
          <w:p w14:paraId="65C68623" w14:textId="77777777" w:rsidR="007F74F4" w:rsidRPr="004F7167" w:rsidRDefault="00000000" w:rsidP="004F7167">
            <w:r w:rsidRPr="004F7167">
              <w:t>MeltR</w:t>
            </w:r>
            <w:r w:rsidRPr="004F7167">
              <w:br/>
              <w:t>ΔH°</w:t>
            </w:r>
          </w:p>
          <w:p w14:paraId="0C14EAAC" w14:textId="77777777" w:rsidR="007F74F4" w:rsidRPr="004F7167" w:rsidRDefault="00000000" w:rsidP="004F7167">
            <w:r w:rsidRPr="004F7167">
              <w:t>Method 2b</w:t>
            </w:r>
            <w:r w:rsidRPr="004F7167">
              <w:br/>
              <w:t>(kcal/mol)</w:t>
            </w:r>
          </w:p>
        </w:tc>
        <w:tc>
          <w:tcPr>
            <w:tcW w:w="720" w:type="dxa"/>
            <w:tcBorders>
              <w:top w:val="single" w:sz="4" w:space="0" w:color="000000"/>
              <w:bottom w:val="single" w:sz="4" w:space="0" w:color="000000"/>
            </w:tcBorders>
            <w:vAlign w:val="center"/>
          </w:tcPr>
          <w:p w14:paraId="197B88ED" w14:textId="77777777" w:rsidR="007F74F4" w:rsidRPr="004F7167" w:rsidRDefault="00000000" w:rsidP="004F7167">
            <w:r w:rsidRPr="004F7167">
              <w:t>MeltR</w:t>
            </w:r>
            <w:r w:rsidRPr="004F7167">
              <w:br/>
              <w:t>ΔH°</w:t>
            </w:r>
          </w:p>
          <w:p w14:paraId="3340A7AB" w14:textId="77777777" w:rsidR="007F74F4" w:rsidRPr="004F7167" w:rsidRDefault="00000000" w:rsidP="004F7167">
            <w:r w:rsidRPr="004F7167">
              <w:t>Method 3c</w:t>
            </w:r>
            <w:r w:rsidRPr="004F7167">
              <w:br/>
              <w:t>(kcal/mol)</w:t>
            </w:r>
          </w:p>
        </w:tc>
        <w:tc>
          <w:tcPr>
            <w:tcW w:w="720" w:type="dxa"/>
            <w:tcBorders>
              <w:top w:val="single" w:sz="4" w:space="0" w:color="000000"/>
              <w:bottom w:val="single" w:sz="4" w:space="0" w:color="000000"/>
            </w:tcBorders>
            <w:vAlign w:val="center"/>
          </w:tcPr>
          <w:p w14:paraId="526D0E1B" w14:textId="77777777" w:rsidR="007F74F4" w:rsidRPr="004F7167" w:rsidRDefault="007F74F4" w:rsidP="004F7167"/>
        </w:tc>
        <w:tc>
          <w:tcPr>
            <w:tcW w:w="720" w:type="dxa"/>
            <w:tcBorders>
              <w:top w:val="single" w:sz="4" w:space="0" w:color="000000"/>
              <w:bottom w:val="single" w:sz="4" w:space="0" w:color="000000"/>
              <w:right w:val="single" w:sz="4" w:space="0" w:color="000000"/>
            </w:tcBorders>
            <w:vAlign w:val="center"/>
          </w:tcPr>
          <w:p w14:paraId="3CC30A7C" w14:textId="77777777" w:rsidR="007F74F4" w:rsidRPr="004F7167" w:rsidRDefault="007F74F4" w:rsidP="004F7167"/>
        </w:tc>
        <w:tc>
          <w:tcPr>
            <w:tcW w:w="720" w:type="dxa"/>
            <w:tcBorders>
              <w:top w:val="single" w:sz="4" w:space="0" w:color="000000"/>
              <w:left w:val="single" w:sz="4" w:space="0" w:color="000000"/>
              <w:bottom w:val="single" w:sz="4" w:space="0" w:color="000000"/>
            </w:tcBorders>
            <w:vAlign w:val="center"/>
          </w:tcPr>
          <w:p w14:paraId="2176075F" w14:textId="77777777" w:rsidR="007F74F4" w:rsidRPr="004F7167" w:rsidRDefault="00000000" w:rsidP="004F7167">
            <w:r w:rsidRPr="004F7167">
              <w:t>MeltR</w:t>
            </w:r>
            <w:r w:rsidRPr="004F7167">
              <w:br/>
              <w:t>ΔS°</w:t>
            </w:r>
          </w:p>
          <w:p w14:paraId="48059690" w14:textId="77777777" w:rsidR="007F74F4" w:rsidRPr="004F7167" w:rsidRDefault="00000000" w:rsidP="004F7167">
            <w:r w:rsidRPr="004F7167">
              <w:t>Method 1a</w:t>
            </w:r>
            <w:r w:rsidRPr="004F7167">
              <w:br/>
              <w:t>(cal/mol/K)</w:t>
            </w:r>
          </w:p>
        </w:tc>
        <w:tc>
          <w:tcPr>
            <w:tcW w:w="720" w:type="dxa"/>
            <w:tcBorders>
              <w:top w:val="single" w:sz="4" w:space="0" w:color="000000"/>
              <w:bottom w:val="single" w:sz="4" w:space="0" w:color="000000"/>
            </w:tcBorders>
            <w:vAlign w:val="center"/>
          </w:tcPr>
          <w:p w14:paraId="196DDDFE" w14:textId="77777777" w:rsidR="007F74F4" w:rsidRPr="004F7167" w:rsidRDefault="00000000" w:rsidP="004F7167">
            <w:r w:rsidRPr="004F7167">
              <w:t>MeltR</w:t>
            </w:r>
            <w:r w:rsidRPr="004F7167">
              <w:br/>
              <w:t>ΔS°</w:t>
            </w:r>
          </w:p>
          <w:p w14:paraId="26EA1E49" w14:textId="77777777" w:rsidR="007F74F4" w:rsidRPr="004F7167" w:rsidRDefault="00000000" w:rsidP="004F7167">
            <w:r w:rsidRPr="004F7167">
              <w:t>Method 2b</w:t>
            </w:r>
            <w:r w:rsidRPr="004F7167">
              <w:br/>
              <w:t>(cal/mol/K)</w:t>
            </w:r>
          </w:p>
        </w:tc>
        <w:tc>
          <w:tcPr>
            <w:tcW w:w="720" w:type="dxa"/>
            <w:tcBorders>
              <w:top w:val="single" w:sz="4" w:space="0" w:color="000000"/>
              <w:bottom w:val="single" w:sz="4" w:space="0" w:color="000000"/>
            </w:tcBorders>
            <w:vAlign w:val="center"/>
          </w:tcPr>
          <w:p w14:paraId="7E989528" w14:textId="77777777" w:rsidR="007F74F4" w:rsidRPr="004F7167" w:rsidRDefault="00000000" w:rsidP="004F7167">
            <w:r w:rsidRPr="004F7167">
              <w:t>MeltR</w:t>
            </w:r>
            <w:r w:rsidRPr="004F7167">
              <w:br/>
              <w:t>ΔS°</w:t>
            </w:r>
          </w:p>
          <w:p w14:paraId="3E9F1A0A" w14:textId="77777777" w:rsidR="007F74F4" w:rsidRPr="004F7167" w:rsidRDefault="00000000" w:rsidP="004F7167">
            <w:r w:rsidRPr="004F7167">
              <w:t>Method 3c</w:t>
            </w:r>
            <w:r w:rsidRPr="004F7167">
              <w:br/>
              <w:t>(cal/mol/K)</w:t>
            </w:r>
          </w:p>
        </w:tc>
        <w:tc>
          <w:tcPr>
            <w:tcW w:w="720" w:type="dxa"/>
            <w:tcBorders>
              <w:top w:val="single" w:sz="4" w:space="0" w:color="000000"/>
              <w:bottom w:val="single" w:sz="4" w:space="0" w:color="000000"/>
            </w:tcBorders>
            <w:vAlign w:val="center"/>
          </w:tcPr>
          <w:p w14:paraId="78B6CADF" w14:textId="77777777" w:rsidR="007F74F4" w:rsidRPr="004F7167" w:rsidRDefault="007F74F4" w:rsidP="004F7167"/>
        </w:tc>
        <w:tc>
          <w:tcPr>
            <w:tcW w:w="720" w:type="dxa"/>
            <w:tcBorders>
              <w:top w:val="single" w:sz="4" w:space="0" w:color="000000"/>
              <w:bottom w:val="single" w:sz="4" w:space="0" w:color="000000"/>
              <w:right w:val="single" w:sz="4" w:space="0" w:color="000000"/>
            </w:tcBorders>
            <w:vAlign w:val="center"/>
          </w:tcPr>
          <w:p w14:paraId="1791B3AB" w14:textId="77777777" w:rsidR="007F74F4" w:rsidRPr="004F7167" w:rsidRDefault="007F74F4" w:rsidP="004F7167"/>
        </w:tc>
        <w:tc>
          <w:tcPr>
            <w:tcW w:w="720" w:type="dxa"/>
            <w:tcBorders>
              <w:top w:val="single" w:sz="4" w:space="0" w:color="000000"/>
              <w:bottom w:val="single" w:sz="4" w:space="0" w:color="000000"/>
            </w:tcBorders>
            <w:vAlign w:val="center"/>
          </w:tcPr>
          <w:p w14:paraId="4BA654E7" w14:textId="77777777" w:rsidR="007F74F4" w:rsidRPr="004F7167" w:rsidRDefault="00000000" w:rsidP="004F7167">
            <w:r w:rsidRPr="004F7167">
              <w:t>MeltR</w:t>
            </w:r>
            <w:r w:rsidRPr="004F7167">
              <w:br/>
              <w:t>ΔG°37</w:t>
            </w:r>
          </w:p>
          <w:p w14:paraId="4713FB15" w14:textId="77777777" w:rsidR="007F74F4" w:rsidRPr="004F7167" w:rsidRDefault="00000000" w:rsidP="004F7167">
            <w:r w:rsidRPr="004F7167">
              <w:t>Method 1a</w:t>
            </w:r>
            <w:r w:rsidRPr="004F7167">
              <w:br/>
              <w:t>(kcal/mol)</w:t>
            </w:r>
          </w:p>
        </w:tc>
        <w:tc>
          <w:tcPr>
            <w:tcW w:w="720" w:type="dxa"/>
            <w:tcBorders>
              <w:top w:val="single" w:sz="4" w:space="0" w:color="000000"/>
              <w:bottom w:val="single" w:sz="4" w:space="0" w:color="000000"/>
            </w:tcBorders>
            <w:vAlign w:val="center"/>
          </w:tcPr>
          <w:p w14:paraId="6494344F" w14:textId="77777777" w:rsidR="007F74F4" w:rsidRPr="004F7167" w:rsidRDefault="00000000" w:rsidP="004F7167">
            <w:r w:rsidRPr="004F7167">
              <w:t>MeltR</w:t>
            </w:r>
            <w:r w:rsidRPr="004F7167">
              <w:br/>
              <w:t>ΔG°37</w:t>
            </w:r>
          </w:p>
          <w:p w14:paraId="24A7B92E" w14:textId="77777777" w:rsidR="007F74F4" w:rsidRPr="004F7167" w:rsidRDefault="00000000" w:rsidP="004F7167">
            <w:r w:rsidRPr="004F7167">
              <w:t>Method 2b</w:t>
            </w:r>
            <w:r w:rsidRPr="004F7167">
              <w:br/>
              <w:t>(kcal/mol)</w:t>
            </w:r>
          </w:p>
        </w:tc>
        <w:tc>
          <w:tcPr>
            <w:tcW w:w="720" w:type="dxa"/>
            <w:tcBorders>
              <w:top w:val="single" w:sz="4" w:space="0" w:color="000000"/>
              <w:bottom w:val="single" w:sz="4" w:space="0" w:color="000000"/>
            </w:tcBorders>
            <w:vAlign w:val="center"/>
          </w:tcPr>
          <w:p w14:paraId="5177E490" w14:textId="77777777" w:rsidR="007F74F4" w:rsidRPr="004F7167" w:rsidRDefault="00000000" w:rsidP="004F7167">
            <w:r w:rsidRPr="004F7167">
              <w:t>MeltR</w:t>
            </w:r>
            <w:r w:rsidRPr="004F7167">
              <w:br/>
              <w:t>ΔG°37</w:t>
            </w:r>
          </w:p>
          <w:p w14:paraId="7F8853C2" w14:textId="77777777" w:rsidR="007F74F4" w:rsidRPr="004F7167" w:rsidRDefault="00000000" w:rsidP="004F7167">
            <w:r w:rsidRPr="004F7167">
              <w:t>Method 3c</w:t>
            </w:r>
            <w:r w:rsidRPr="004F7167">
              <w:br/>
              <w:t>(kcal/mol)</w:t>
            </w:r>
          </w:p>
        </w:tc>
        <w:tc>
          <w:tcPr>
            <w:tcW w:w="720" w:type="dxa"/>
            <w:tcBorders>
              <w:top w:val="single" w:sz="4" w:space="0" w:color="000000"/>
              <w:bottom w:val="single" w:sz="4" w:space="0" w:color="000000"/>
            </w:tcBorders>
            <w:vAlign w:val="center"/>
          </w:tcPr>
          <w:p w14:paraId="2C022573" w14:textId="77777777" w:rsidR="007F74F4" w:rsidRPr="004F7167" w:rsidRDefault="007F74F4" w:rsidP="004F7167"/>
        </w:tc>
        <w:tc>
          <w:tcPr>
            <w:tcW w:w="720" w:type="dxa"/>
            <w:tcBorders>
              <w:top w:val="single" w:sz="4" w:space="0" w:color="000000"/>
              <w:bottom w:val="single" w:sz="4" w:space="0" w:color="000000"/>
              <w:right w:val="single" w:sz="4" w:space="0" w:color="000000"/>
            </w:tcBorders>
            <w:vAlign w:val="center"/>
          </w:tcPr>
          <w:p w14:paraId="69637CE0" w14:textId="77777777" w:rsidR="007F74F4" w:rsidRPr="004F7167" w:rsidRDefault="007F74F4" w:rsidP="004F7167"/>
        </w:tc>
        <w:tc>
          <w:tcPr>
            <w:tcW w:w="590" w:type="dxa"/>
            <w:tcBorders>
              <w:top w:val="single" w:sz="4" w:space="0" w:color="000000"/>
              <w:bottom w:val="single" w:sz="4" w:space="0" w:color="000000"/>
            </w:tcBorders>
            <w:vAlign w:val="center"/>
          </w:tcPr>
          <w:p w14:paraId="28BA7DE2" w14:textId="77777777" w:rsidR="007F74F4" w:rsidRPr="004F7167" w:rsidRDefault="00000000" w:rsidP="004F7167">
            <w:r w:rsidRPr="004F7167">
              <w:t>MeltR</w:t>
            </w:r>
            <w:r w:rsidRPr="004F7167">
              <w:br/>
              <w:t>Tmd</w:t>
            </w:r>
          </w:p>
          <w:p w14:paraId="157C1F25" w14:textId="77777777" w:rsidR="007F74F4" w:rsidRPr="004F7167" w:rsidRDefault="00000000" w:rsidP="004F7167">
            <w:r w:rsidRPr="004F7167">
              <w:t>Method 1a</w:t>
            </w:r>
            <w:r w:rsidRPr="004F7167">
              <w:br/>
              <w:t>(°C)</w:t>
            </w:r>
          </w:p>
        </w:tc>
        <w:tc>
          <w:tcPr>
            <w:tcW w:w="590" w:type="dxa"/>
            <w:tcBorders>
              <w:top w:val="single" w:sz="4" w:space="0" w:color="000000"/>
              <w:bottom w:val="single" w:sz="4" w:space="0" w:color="000000"/>
            </w:tcBorders>
            <w:vAlign w:val="center"/>
          </w:tcPr>
          <w:p w14:paraId="55C39253" w14:textId="77777777" w:rsidR="007F74F4" w:rsidRPr="004F7167" w:rsidRDefault="00000000" w:rsidP="004F7167">
            <w:r w:rsidRPr="004F7167">
              <w:t>MeltR</w:t>
            </w:r>
            <w:r w:rsidRPr="004F7167">
              <w:br/>
              <w:t>Tmd</w:t>
            </w:r>
          </w:p>
          <w:p w14:paraId="4AD169B8" w14:textId="77777777" w:rsidR="007F74F4" w:rsidRPr="004F7167" w:rsidRDefault="00000000" w:rsidP="004F7167">
            <w:r w:rsidRPr="004F7167">
              <w:t>Method 2b</w:t>
            </w:r>
            <w:r w:rsidRPr="004F7167">
              <w:br/>
              <w:t>(°C)</w:t>
            </w:r>
          </w:p>
        </w:tc>
        <w:tc>
          <w:tcPr>
            <w:tcW w:w="590" w:type="dxa"/>
            <w:tcBorders>
              <w:top w:val="single" w:sz="4" w:space="0" w:color="000000"/>
              <w:bottom w:val="single" w:sz="4" w:space="0" w:color="000000"/>
            </w:tcBorders>
            <w:vAlign w:val="center"/>
          </w:tcPr>
          <w:p w14:paraId="5ED1A370" w14:textId="77777777" w:rsidR="007F74F4" w:rsidRPr="004F7167" w:rsidRDefault="00000000" w:rsidP="004F7167">
            <w:r w:rsidRPr="004F7167">
              <w:t>MeltR</w:t>
            </w:r>
            <w:r w:rsidRPr="004F7167">
              <w:br/>
              <w:t>Tmd</w:t>
            </w:r>
          </w:p>
          <w:p w14:paraId="2B77F999" w14:textId="77777777" w:rsidR="007F74F4" w:rsidRPr="004F7167" w:rsidRDefault="00000000" w:rsidP="004F7167">
            <w:r w:rsidRPr="004F7167">
              <w:t>Method 3c</w:t>
            </w:r>
            <w:r w:rsidRPr="004F7167">
              <w:br/>
              <w:t>(°C)</w:t>
            </w:r>
          </w:p>
        </w:tc>
        <w:tc>
          <w:tcPr>
            <w:tcW w:w="590" w:type="dxa"/>
            <w:tcBorders>
              <w:top w:val="single" w:sz="4" w:space="0" w:color="000000"/>
              <w:bottom w:val="single" w:sz="4" w:space="0" w:color="000000"/>
            </w:tcBorders>
            <w:vAlign w:val="center"/>
          </w:tcPr>
          <w:p w14:paraId="34AF2A5D" w14:textId="77777777" w:rsidR="007F74F4" w:rsidRPr="004F7167" w:rsidRDefault="007F74F4" w:rsidP="004F7167"/>
        </w:tc>
        <w:tc>
          <w:tcPr>
            <w:tcW w:w="590" w:type="dxa"/>
            <w:tcBorders>
              <w:top w:val="single" w:sz="4" w:space="0" w:color="000000"/>
              <w:bottom w:val="single" w:sz="4" w:space="0" w:color="000000"/>
              <w:right w:val="single" w:sz="4" w:space="0" w:color="000000"/>
            </w:tcBorders>
            <w:vAlign w:val="center"/>
          </w:tcPr>
          <w:p w14:paraId="3EF90C13" w14:textId="77777777" w:rsidR="007F74F4" w:rsidRPr="004F7167" w:rsidRDefault="007F74F4" w:rsidP="004F7167"/>
        </w:tc>
      </w:tr>
      <w:tr w:rsidR="007F74F4" w:rsidRPr="004F7167" w14:paraId="4FC787D6" w14:textId="77777777">
        <w:trPr>
          <w:trHeight w:val="256"/>
          <w:jc w:val="center"/>
        </w:trPr>
        <w:tc>
          <w:tcPr>
            <w:tcW w:w="1091" w:type="dxa"/>
            <w:tcMar>
              <w:top w:w="0" w:type="dxa"/>
              <w:left w:w="30" w:type="dxa"/>
              <w:bottom w:w="0" w:type="dxa"/>
              <w:right w:w="30" w:type="dxa"/>
            </w:tcMar>
            <w:vAlign w:val="center"/>
          </w:tcPr>
          <w:p w14:paraId="06FA48D9" w14:textId="77777777" w:rsidR="007F74F4" w:rsidRPr="004F7167" w:rsidRDefault="00000000" w:rsidP="004F7167">
            <w:r w:rsidRPr="004F7167">
              <w:t>5’-CGCGCG-3’e</w:t>
            </w:r>
            <w:r w:rsidRPr="004F7167">
              <w:br/>
              <w:t>‘3’-GCGCGC-3  ’</w:t>
            </w:r>
          </w:p>
        </w:tc>
        <w:tc>
          <w:tcPr>
            <w:tcW w:w="720" w:type="dxa"/>
            <w:tcBorders>
              <w:left w:val="single" w:sz="4" w:space="0" w:color="000000"/>
            </w:tcBorders>
            <w:vAlign w:val="center"/>
          </w:tcPr>
          <w:p w14:paraId="4AC95704" w14:textId="77777777" w:rsidR="007F74F4" w:rsidRPr="004F7167" w:rsidRDefault="007F74F4" w:rsidP="004F7167"/>
        </w:tc>
        <w:tc>
          <w:tcPr>
            <w:tcW w:w="720" w:type="dxa"/>
            <w:vAlign w:val="center"/>
          </w:tcPr>
          <w:p w14:paraId="291C1869" w14:textId="77777777" w:rsidR="007F74F4" w:rsidRPr="004F7167" w:rsidRDefault="007F74F4" w:rsidP="004F7167"/>
        </w:tc>
        <w:tc>
          <w:tcPr>
            <w:tcW w:w="720" w:type="dxa"/>
            <w:vAlign w:val="center"/>
          </w:tcPr>
          <w:p w14:paraId="35E13376" w14:textId="77777777" w:rsidR="007F74F4" w:rsidRPr="004F7167" w:rsidRDefault="007F74F4" w:rsidP="004F7167"/>
        </w:tc>
        <w:tc>
          <w:tcPr>
            <w:tcW w:w="720" w:type="dxa"/>
            <w:vAlign w:val="center"/>
          </w:tcPr>
          <w:p w14:paraId="1B7FFC01" w14:textId="77777777" w:rsidR="007F74F4" w:rsidRPr="004F7167" w:rsidRDefault="007F74F4" w:rsidP="004F7167"/>
        </w:tc>
        <w:tc>
          <w:tcPr>
            <w:tcW w:w="720" w:type="dxa"/>
            <w:tcBorders>
              <w:right w:val="single" w:sz="4" w:space="0" w:color="000000"/>
            </w:tcBorders>
            <w:vAlign w:val="center"/>
          </w:tcPr>
          <w:p w14:paraId="17F36671" w14:textId="77777777" w:rsidR="007F74F4" w:rsidRPr="004F7167" w:rsidRDefault="007F74F4" w:rsidP="004F7167"/>
        </w:tc>
        <w:tc>
          <w:tcPr>
            <w:tcW w:w="720" w:type="dxa"/>
            <w:tcBorders>
              <w:left w:val="single" w:sz="4" w:space="0" w:color="000000"/>
            </w:tcBorders>
            <w:vAlign w:val="center"/>
          </w:tcPr>
          <w:p w14:paraId="6FADB9BD" w14:textId="77777777" w:rsidR="007F74F4" w:rsidRPr="004F7167" w:rsidRDefault="007F74F4" w:rsidP="004F7167"/>
        </w:tc>
        <w:tc>
          <w:tcPr>
            <w:tcW w:w="720" w:type="dxa"/>
            <w:vAlign w:val="center"/>
          </w:tcPr>
          <w:p w14:paraId="76BB8CCE" w14:textId="77777777" w:rsidR="007F74F4" w:rsidRPr="004F7167" w:rsidRDefault="007F74F4" w:rsidP="004F7167"/>
        </w:tc>
        <w:tc>
          <w:tcPr>
            <w:tcW w:w="720" w:type="dxa"/>
            <w:vAlign w:val="center"/>
          </w:tcPr>
          <w:p w14:paraId="1415B280" w14:textId="77777777" w:rsidR="007F74F4" w:rsidRPr="004F7167" w:rsidRDefault="007F74F4" w:rsidP="004F7167"/>
        </w:tc>
        <w:tc>
          <w:tcPr>
            <w:tcW w:w="720" w:type="dxa"/>
            <w:vAlign w:val="center"/>
          </w:tcPr>
          <w:p w14:paraId="1F6D8F20" w14:textId="77777777" w:rsidR="007F74F4" w:rsidRPr="004F7167" w:rsidRDefault="007F74F4" w:rsidP="004F7167"/>
        </w:tc>
        <w:tc>
          <w:tcPr>
            <w:tcW w:w="720" w:type="dxa"/>
            <w:tcBorders>
              <w:right w:val="single" w:sz="4" w:space="0" w:color="000000"/>
            </w:tcBorders>
            <w:vAlign w:val="center"/>
          </w:tcPr>
          <w:p w14:paraId="4918820F" w14:textId="77777777" w:rsidR="007F74F4" w:rsidRPr="004F7167" w:rsidRDefault="007F74F4" w:rsidP="004F7167"/>
        </w:tc>
        <w:tc>
          <w:tcPr>
            <w:tcW w:w="720" w:type="dxa"/>
            <w:vAlign w:val="center"/>
          </w:tcPr>
          <w:p w14:paraId="4C426592" w14:textId="77777777" w:rsidR="007F74F4" w:rsidRPr="004F7167" w:rsidRDefault="007F74F4" w:rsidP="004F7167"/>
        </w:tc>
        <w:tc>
          <w:tcPr>
            <w:tcW w:w="720" w:type="dxa"/>
            <w:vAlign w:val="center"/>
          </w:tcPr>
          <w:p w14:paraId="2A3F7000" w14:textId="77777777" w:rsidR="007F74F4" w:rsidRPr="004F7167" w:rsidRDefault="007F74F4" w:rsidP="004F7167"/>
        </w:tc>
        <w:tc>
          <w:tcPr>
            <w:tcW w:w="720" w:type="dxa"/>
            <w:vAlign w:val="center"/>
          </w:tcPr>
          <w:p w14:paraId="5EB8814C" w14:textId="77777777" w:rsidR="007F74F4" w:rsidRPr="004F7167" w:rsidRDefault="007F74F4" w:rsidP="004F7167"/>
        </w:tc>
        <w:tc>
          <w:tcPr>
            <w:tcW w:w="720" w:type="dxa"/>
            <w:vAlign w:val="center"/>
          </w:tcPr>
          <w:p w14:paraId="67451D85" w14:textId="77777777" w:rsidR="007F74F4" w:rsidRPr="004F7167" w:rsidRDefault="007F74F4" w:rsidP="004F7167"/>
        </w:tc>
        <w:tc>
          <w:tcPr>
            <w:tcW w:w="720" w:type="dxa"/>
            <w:tcBorders>
              <w:right w:val="single" w:sz="4" w:space="0" w:color="000000"/>
            </w:tcBorders>
            <w:vAlign w:val="center"/>
          </w:tcPr>
          <w:p w14:paraId="618A5A25" w14:textId="77777777" w:rsidR="007F74F4" w:rsidRPr="004F7167" w:rsidRDefault="007F74F4" w:rsidP="004F7167"/>
        </w:tc>
        <w:tc>
          <w:tcPr>
            <w:tcW w:w="590" w:type="dxa"/>
            <w:vAlign w:val="center"/>
          </w:tcPr>
          <w:p w14:paraId="13B12DB0" w14:textId="77777777" w:rsidR="007F74F4" w:rsidRPr="004F7167" w:rsidRDefault="007F74F4" w:rsidP="004F7167"/>
        </w:tc>
        <w:tc>
          <w:tcPr>
            <w:tcW w:w="590" w:type="dxa"/>
            <w:vAlign w:val="center"/>
          </w:tcPr>
          <w:p w14:paraId="0F32702A" w14:textId="77777777" w:rsidR="007F74F4" w:rsidRPr="004F7167" w:rsidRDefault="007F74F4" w:rsidP="004F7167"/>
        </w:tc>
        <w:tc>
          <w:tcPr>
            <w:tcW w:w="590" w:type="dxa"/>
            <w:vAlign w:val="center"/>
          </w:tcPr>
          <w:p w14:paraId="1D05A9B7" w14:textId="77777777" w:rsidR="007F74F4" w:rsidRPr="004F7167" w:rsidRDefault="007F74F4" w:rsidP="004F7167"/>
        </w:tc>
        <w:tc>
          <w:tcPr>
            <w:tcW w:w="590" w:type="dxa"/>
            <w:vAlign w:val="center"/>
          </w:tcPr>
          <w:p w14:paraId="7D4C9CA1" w14:textId="77777777" w:rsidR="007F74F4" w:rsidRPr="004F7167" w:rsidRDefault="007F74F4" w:rsidP="004F7167"/>
        </w:tc>
        <w:tc>
          <w:tcPr>
            <w:tcW w:w="590" w:type="dxa"/>
            <w:tcBorders>
              <w:right w:val="single" w:sz="4" w:space="0" w:color="000000"/>
            </w:tcBorders>
            <w:vAlign w:val="center"/>
          </w:tcPr>
          <w:p w14:paraId="7F21D3CE" w14:textId="77777777" w:rsidR="007F74F4" w:rsidRPr="004F7167" w:rsidRDefault="007F74F4" w:rsidP="004F7167"/>
        </w:tc>
      </w:tr>
      <w:tr w:rsidR="007F74F4" w:rsidRPr="004F7167" w14:paraId="0699F321" w14:textId="77777777">
        <w:trPr>
          <w:trHeight w:val="256"/>
          <w:jc w:val="center"/>
        </w:trPr>
        <w:tc>
          <w:tcPr>
            <w:tcW w:w="1091" w:type="dxa"/>
            <w:tcMar>
              <w:top w:w="0" w:type="dxa"/>
              <w:left w:w="30" w:type="dxa"/>
              <w:bottom w:w="0" w:type="dxa"/>
              <w:right w:w="30" w:type="dxa"/>
            </w:tcMar>
            <w:vAlign w:val="center"/>
          </w:tcPr>
          <w:p w14:paraId="34B2FC47" w14:textId="77777777" w:rsidR="007F74F4" w:rsidRPr="004F7167" w:rsidRDefault="00000000" w:rsidP="004F7167">
            <w:r w:rsidRPr="004F7167">
              <w:t>5’-ACCGGU-3’e</w:t>
            </w:r>
            <w:r w:rsidRPr="004F7167">
              <w:br/>
              <w:t>3’-UGGCCA-3’</w:t>
            </w:r>
          </w:p>
        </w:tc>
        <w:tc>
          <w:tcPr>
            <w:tcW w:w="720" w:type="dxa"/>
            <w:tcBorders>
              <w:left w:val="single" w:sz="4" w:space="0" w:color="000000"/>
            </w:tcBorders>
            <w:vAlign w:val="center"/>
          </w:tcPr>
          <w:p w14:paraId="5184F9F9" w14:textId="77777777" w:rsidR="007F74F4" w:rsidRPr="004F7167" w:rsidRDefault="007F74F4" w:rsidP="004F7167"/>
        </w:tc>
        <w:tc>
          <w:tcPr>
            <w:tcW w:w="720" w:type="dxa"/>
            <w:vAlign w:val="center"/>
          </w:tcPr>
          <w:p w14:paraId="7576988D" w14:textId="77777777" w:rsidR="007F74F4" w:rsidRPr="004F7167" w:rsidRDefault="007F74F4" w:rsidP="004F7167"/>
        </w:tc>
        <w:tc>
          <w:tcPr>
            <w:tcW w:w="720" w:type="dxa"/>
            <w:vAlign w:val="center"/>
          </w:tcPr>
          <w:p w14:paraId="61C743EB" w14:textId="77777777" w:rsidR="007F74F4" w:rsidRPr="004F7167" w:rsidRDefault="007F74F4" w:rsidP="004F7167"/>
        </w:tc>
        <w:tc>
          <w:tcPr>
            <w:tcW w:w="720" w:type="dxa"/>
            <w:vAlign w:val="center"/>
          </w:tcPr>
          <w:p w14:paraId="34858163" w14:textId="77777777" w:rsidR="007F74F4" w:rsidRPr="004F7167" w:rsidRDefault="007F74F4" w:rsidP="004F7167"/>
        </w:tc>
        <w:tc>
          <w:tcPr>
            <w:tcW w:w="720" w:type="dxa"/>
            <w:tcBorders>
              <w:right w:val="single" w:sz="4" w:space="0" w:color="000000"/>
            </w:tcBorders>
            <w:vAlign w:val="center"/>
          </w:tcPr>
          <w:p w14:paraId="00C185D7" w14:textId="77777777" w:rsidR="007F74F4" w:rsidRPr="004F7167" w:rsidRDefault="007F74F4" w:rsidP="004F7167"/>
        </w:tc>
        <w:tc>
          <w:tcPr>
            <w:tcW w:w="720" w:type="dxa"/>
            <w:tcBorders>
              <w:left w:val="single" w:sz="4" w:space="0" w:color="000000"/>
            </w:tcBorders>
            <w:vAlign w:val="center"/>
          </w:tcPr>
          <w:p w14:paraId="1B38388A" w14:textId="77777777" w:rsidR="007F74F4" w:rsidRPr="004F7167" w:rsidRDefault="007F74F4" w:rsidP="004F7167"/>
        </w:tc>
        <w:tc>
          <w:tcPr>
            <w:tcW w:w="720" w:type="dxa"/>
            <w:vAlign w:val="center"/>
          </w:tcPr>
          <w:p w14:paraId="56DDB8C9" w14:textId="77777777" w:rsidR="007F74F4" w:rsidRPr="004F7167" w:rsidRDefault="007F74F4" w:rsidP="004F7167"/>
        </w:tc>
        <w:tc>
          <w:tcPr>
            <w:tcW w:w="720" w:type="dxa"/>
            <w:vAlign w:val="center"/>
          </w:tcPr>
          <w:p w14:paraId="1306D445" w14:textId="77777777" w:rsidR="007F74F4" w:rsidRPr="004F7167" w:rsidRDefault="007F74F4" w:rsidP="004F7167"/>
        </w:tc>
        <w:tc>
          <w:tcPr>
            <w:tcW w:w="720" w:type="dxa"/>
            <w:vAlign w:val="center"/>
          </w:tcPr>
          <w:p w14:paraId="080A23C0" w14:textId="77777777" w:rsidR="007F74F4" w:rsidRPr="004F7167" w:rsidRDefault="007F74F4" w:rsidP="004F7167"/>
        </w:tc>
        <w:tc>
          <w:tcPr>
            <w:tcW w:w="720" w:type="dxa"/>
            <w:tcBorders>
              <w:right w:val="single" w:sz="4" w:space="0" w:color="000000"/>
            </w:tcBorders>
            <w:vAlign w:val="center"/>
          </w:tcPr>
          <w:p w14:paraId="080A3793" w14:textId="77777777" w:rsidR="007F74F4" w:rsidRPr="004F7167" w:rsidRDefault="007F74F4" w:rsidP="004F7167"/>
        </w:tc>
        <w:tc>
          <w:tcPr>
            <w:tcW w:w="720" w:type="dxa"/>
            <w:vAlign w:val="center"/>
          </w:tcPr>
          <w:p w14:paraId="0B02A612" w14:textId="77777777" w:rsidR="007F74F4" w:rsidRPr="004F7167" w:rsidRDefault="007F74F4" w:rsidP="004F7167"/>
        </w:tc>
        <w:tc>
          <w:tcPr>
            <w:tcW w:w="720" w:type="dxa"/>
            <w:vAlign w:val="center"/>
          </w:tcPr>
          <w:p w14:paraId="7FA9C5B2" w14:textId="77777777" w:rsidR="007F74F4" w:rsidRPr="004F7167" w:rsidRDefault="007F74F4" w:rsidP="004F7167"/>
        </w:tc>
        <w:tc>
          <w:tcPr>
            <w:tcW w:w="720" w:type="dxa"/>
            <w:vAlign w:val="center"/>
          </w:tcPr>
          <w:p w14:paraId="2F12309B" w14:textId="77777777" w:rsidR="007F74F4" w:rsidRPr="004F7167" w:rsidRDefault="007F74F4" w:rsidP="004F7167"/>
        </w:tc>
        <w:tc>
          <w:tcPr>
            <w:tcW w:w="720" w:type="dxa"/>
            <w:vAlign w:val="center"/>
          </w:tcPr>
          <w:p w14:paraId="67DF765C" w14:textId="77777777" w:rsidR="007F74F4" w:rsidRPr="004F7167" w:rsidRDefault="007F74F4" w:rsidP="004F7167"/>
        </w:tc>
        <w:tc>
          <w:tcPr>
            <w:tcW w:w="720" w:type="dxa"/>
            <w:tcBorders>
              <w:right w:val="single" w:sz="4" w:space="0" w:color="000000"/>
            </w:tcBorders>
            <w:vAlign w:val="center"/>
          </w:tcPr>
          <w:p w14:paraId="02CC8F47" w14:textId="77777777" w:rsidR="007F74F4" w:rsidRPr="004F7167" w:rsidRDefault="007F74F4" w:rsidP="004F7167"/>
        </w:tc>
        <w:tc>
          <w:tcPr>
            <w:tcW w:w="590" w:type="dxa"/>
            <w:vAlign w:val="center"/>
          </w:tcPr>
          <w:p w14:paraId="7CA140D3" w14:textId="77777777" w:rsidR="007F74F4" w:rsidRPr="004F7167" w:rsidRDefault="007F74F4" w:rsidP="004F7167"/>
        </w:tc>
        <w:tc>
          <w:tcPr>
            <w:tcW w:w="590" w:type="dxa"/>
            <w:vAlign w:val="center"/>
          </w:tcPr>
          <w:p w14:paraId="5140DB09" w14:textId="77777777" w:rsidR="007F74F4" w:rsidRPr="004F7167" w:rsidRDefault="007F74F4" w:rsidP="004F7167"/>
        </w:tc>
        <w:tc>
          <w:tcPr>
            <w:tcW w:w="590" w:type="dxa"/>
            <w:vAlign w:val="center"/>
          </w:tcPr>
          <w:p w14:paraId="401FC6E7" w14:textId="77777777" w:rsidR="007F74F4" w:rsidRPr="004F7167" w:rsidRDefault="007F74F4" w:rsidP="004F7167"/>
        </w:tc>
        <w:tc>
          <w:tcPr>
            <w:tcW w:w="590" w:type="dxa"/>
            <w:vAlign w:val="center"/>
          </w:tcPr>
          <w:p w14:paraId="1E1E7592" w14:textId="77777777" w:rsidR="007F74F4" w:rsidRPr="004F7167" w:rsidRDefault="007F74F4" w:rsidP="004F7167"/>
        </w:tc>
        <w:tc>
          <w:tcPr>
            <w:tcW w:w="590" w:type="dxa"/>
            <w:tcBorders>
              <w:right w:val="single" w:sz="4" w:space="0" w:color="000000"/>
            </w:tcBorders>
            <w:vAlign w:val="center"/>
          </w:tcPr>
          <w:p w14:paraId="119119DD" w14:textId="77777777" w:rsidR="007F74F4" w:rsidRPr="004F7167" w:rsidRDefault="007F74F4" w:rsidP="004F7167"/>
        </w:tc>
      </w:tr>
      <w:tr w:rsidR="007F74F4" w:rsidRPr="004F7167" w14:paraId="1B0E3D75" w14:textId="77777777">
        <w:trPr>
          <w:trHeight w:val="256"/>
          <w:jc w:val="center"/>
        </w:trPr>
        <w:tc>
          <w:tcPr>
            <w:tcW w:w="1091" w:type="dxa"/>
            <w:tcMar>
              <w:top w:w="0" w:type="dxa"/>
              <w:left w:w="30" w:type="dxa"/>
              <w:bottom w:w="0" w:type="dxa"/>
              <w:right w:w="30" w:type="dxa"/>
            </w:tcMar>
            <w:vAlign w:val="center"/>
          </w:tcPr>
          <w:p w14:paraId="5B10E32C" w14:textId="77777777" w:rsidR="007F74F4" w:rsidRPr="004F7167" w:rsidRDefault="00000000" w:rsidP="004F7167">
            <w:r w:rsidRPr="004F7167">
              <w:t>5’-CCAUGG-3’e</w:t>
            </w:r>
            <w:r w:rsidRPr="004F7167">
              <w:br/>
              <w:t>3’-GGUACC-5’</w:t>
            </w:r>
          </w:p>
        </w:tc>
        <w:tc>
          <w:tcPr>
            <w:tcW w:w="720" w:type="dxa"/>
            <w:tcBorders>
              <w:left w:val="single" w:sz="4" w:space="0" w:color="000000"/>
            </w:tcBorders>
            <w:vAlign w:val="center"/>
          </w:tcPr>
          <w:p w14:paraId="31E7F2F1" w14:textId="77777777" w:rsidR="007F74F4" w:rsidRPr="004F7167" w:rsidRDefault="007F74F4" w:rsidP="004F7167"/>
        </w:tc>
        <w:tc>
          <w:tcPr>
            <w:tcW w:w="720" w:type="dxa"/>
            <w:vAlign w:val="center"/>
          </w:tcPr>
          <w:p w14:paraId="2A5FC6DE" w14:textId="77777777" w:rsidR="007F74F4" w:rsidRPr="004F7167" w:rsidRDefault="007F74F4" w:rsidP="004F7167"/>
        </w:tc>
        <w:tc>
          <w:tcPr>
            <w:tcW w:w="720" w:type="dxa"/>
            <w:vAlign w:val="center"/>
          </w:tcPr>
          <w:p w14:paraId="375CF8C8" w14:textId="77777777" w:rsidR="007F74F4" w:rsidRPr="004F7167" w:rsidRDefault="007F74F4" w:rsidP="004F7167"/>
        </w:tc>
        <w:tc>
          <w:tcPr>
            <w:tcW w:w="720" w:type="dxa"/>
            <w:vAlign w:val="center"/>
          </w:tcPr>
          <w:p w14:paraId="04C0EB19" w14:textId="77777777" w:rsidR="007F74F4" w:rsidRPr="004F7167" w:rsidRDefault="007F74F4" w:rsidP="004F7167"/>
        </w:tc>
        <w:tc>
          <w:tcPr>
            <w:tcW w:w="720" w:type="dxa"/>
            <w:tcBorders>
              <w:right w:val="single" w:sz="4" w:space="0" w:color="000000"/>
            </w:tcBorders>
            <w:vAlign w:val="center"/>
          </w:tcPr>
          <w:p w14:paraId="7807DAC5" w14:textId="77777777" w:rsidR="007F74F4" w:rsidRPr="004F7167" w:rsidRDefault="007F74F4" w:rsidP="004F7167"/>
        </w:tc>
        <w:tc>
          <w:tcPr>
            <w:tcW w:w="720" w:type="dxa"/>
            <w:tcBorders>
              <w:left w:val="single" w:sz="4" w:space="0" w:color="000000"/>
            </w:tcBorders>
            <w:vAlign w:val="center"/>
          </w:tcPr>
          <w:p w14:paraId="6060BCB6" w14:textId="77777777" w:rsidR="007F74F4" w:rsidRPr="004F7167" w:rsidRDefault="007F74F4" w:rsidP="004F7167"/>
        </w:tc>
        <w:tc>
          <w:tcPr>
            <w:tcW w:w="720" w:type="dxa"/>
            <w:vAlign w:val="center"/>
          </w:tcPr>
          <w:p w14:paraId="7A3489C6" w14:textId="77777777" w:rsidR="007F74F4" w:rsidRPr="004F7167" w:rsidRDefault="007F74F4" w:rsidP="004F7167"/>
        </w:tc>
        <w:tc>
          <w:tcPr>
            <w:tcW w:w="720" w:type="dxa"/>
            <w:vAlign w:val="center"/>
          </w:tcPr>
          <w:p w14:paraId="4C967434" w14:textId="77777777" w:rsidR="007F74F4" w:rsidRPr="004F7167" w:rsidRDefault="007F74F4" w:rsidP="004F7167"/>
        </w:tc>
        <w:tc>
          <w:tcPr>
            <w:tcW w:w="720" w:type="dxa"/>
            <w:vAlign w:val="center"/>
          </w:tcPr>
          <w:p w14:paraId="42F4D1B9" w14:textId="77777777" w:rsidR="007F74F4" w:rsidRPr="004F7167" w:rsidRDefault="007F74F4" w:rsidP="004F7167"/>
        </w:tc>
        <w:tc>
          <w:tcPr>
            <w:tcW w:w="720" w:type="dxa"/>
            <w:tcBorders>
              <w:right w:val="single" w:sz="4" w:space="0" w:color="000000"/>
            </w:tcBorders>
            <w:vAlign w:val="center"/>
          </w:tcPr>
          <w:p w14:paraId="451E7016" w14:textId="77777777" w:rsidR="007F74F4" w:rsidRPr="004F7167" w:rsidRDefault="007F74F4" w:rsidP="004F7167"/>
        </w:tc>
        <w:tc>
          <w:tcPr>
            <w:tcW w:w="720" w:type="dxa"/>
            <w:vAlign w:val="center"/>
          </w:tcPr>
          <w:p w14:paraId="3BBED994" w14:textId="77777777" w:rsidR="007F74F4" w:rsidRPr="004F7167" w:rsidRDefault="007F74F4" w:rsidP="004F7167"/>
        </w:tc>
        <w:tc>
          <w:tcPr>
            <w:tcW w:w="720" w:type="dxa"/>
            <w:vAlign w:val="center"/>
          </w:tcPr>
          <w:p w14:paraId="23ADD796" w14:textId="77777777" w:rsidR="007F74F4" w:rsidRPr="004F7167" w:rsidRDefault="007F74F4" w:rsidP="004F7167"/>
        </w:tc>
        <w:tc>
          <w:tcPr>
            <w:tcW w:w="720" w:type="dxa"/>
            <w:vAlign w:val="center"/>
          </w:tcPr>
          <w:p w14:paraId="5F3460A5" w14:textId="77777777" w:rsidR="007F74F4" w:rsidRPr="004F7167" w:rsidRDefault="007F74F4" w:rsidP="004F7167"/>
        </w:tc>
        <w:tc>
          <w:tcPr>
            <w:tcW w:w="720" w:type="dxa"/>
            <w:vAlign w:val="center"/>
          </w:tcPr>
          <w:p w14:paraId="776C7AE5" w14:textId="77777777" w:rsidR="007F74F4" w:rsidRPr="004F7167" w:rsidRDefault="007F74F4" w:rsidP="004F7167"/>
        </w:tc>
        <w:tc>
          <w:tcPr>
            <w:tcW w:w="720" w:type="dxa"/>
            <w:tcBorders>
              <w:right w:val="single" w:sz="4" w:space="0" w:color="000000"/>
            </w:tcBorders>
            <w:vAlign w:val="center"/>
          </w:tcPr>
          <w:p w14:paraId="17B3A50C" w14:textId="77777777" w:rsidR="007F74F4" w:rsidRPr="004F7167" w:rsidRDefault="007F74F4" w:rsidP="004F7167"/>
        </w:tc>
        <w:tc>
          <w:tcPr>
            <w:tcW w:w="590" w:type="dxa"/>
            <w:vAlign w:val="center"/>
          </w:tcPr>
          <w:p w14:paraId="61CF6897" w14:textId="77777777" w:rsidR="007F74F4" w:rsidRPr="004F7167" w:rsidRDefault="007F74F4" w:rsidP="004F7167"/>
        </w:tc>
        <w:tc>
          <w:tcPr>
            <w:tcW w:w="590" w:type="dxa"/>
            <w:vAlign w:val="center"/>
          </w:tcPr>
          <w:p w14:paraId="6CEC61A3" w14:textId="77777777" w:rsidR="007F74F4" w:rsidRPr="004F7167" w:rsidRDefault="007F74F4" w:rsidP="004F7167"/>
        </w:tc>
        <w:tc>
          <w:tcPr>
            <w:tcW w:w="590" w:type="dxa"/>
            <w:vAlign w:val="center"/>
          </w:tcPr>
          <w:p w14:paraId="436AA2ED" w14:textId="77777777" w:rsidR="007F74F4" w:rsidRPr="004F7167" w:rsidRDefault="007F74F4" w:rsidP="004F7167"/>
        </w:tc>
        <w:tc>
          <w:tcPr>
            <w:tcW w:w="590" w:type="dxa"/>
            <w:vAlign w:val="center"/>
          </w:tcPr>
          <w:p w14:paraId="6CF9298C" w14:textId="77777777" w:rsidR="007F74F4" w:rsidRPr="004F7167" w:rsidRDefault="007F74F4" w:rsidP="004F7167"/>
        </w:tc>
        <w:tc>
          <w:tcPr>
            <w:tcW w:w="590" w:type="dxa"/>
            <w:tcBorders>
              <w:right w:val="single" w:sz="4" w:space="0" w:color="000000"/>
            </w:tcBorders>
            <w:vAlign w:val="center"/>
          </w:tcPr>
          <w:p w14:paraId="2DBBDCB1" w14:textId="77777777" w:rsidR="007F74F4" w:rsidRPr="004F7167" w:rsidRDefault="007F74F4" w:rsidP="004F7167"/>
        </w:tc>
      </w:tr>
      <w:tr w:rsidR="007F74F4" w:rsidRPr="004F7167" w14:paraId="1F7208B3" w14:textId="77777777">
        <w:trPr>
          <w:trHeight w:val="256"/>
          <w:jc w:val="center"/>
        </w:trPr>
        <w:tc>
          <w:tcPr>
            <w:tcW w:w="1091" w:type="dxa"/>
            <w:tcMar>
              <w:top w:w="0" w:type="dxa"/>
              <w:left w:w="30" w:type="dxa"/>
              <w:bottom w:w="0" w:type="dxa"/>
              <w:right w:w="30" w:type="dxa"/>
            </w:tcMar>
            <w:vAlign w:val="center"/>
          </w:tcPr>
          <w:p w14:paraId="0C586C1A" w14:textId="77777777" w:rsidR="007F74F4" w:rsidRPr="004F7167" w:rsidRDefault="00000000" w:rsidP="004F7167">
            <w:r w:rsidRPr="004F7167">
              <w:t>5’-GAUAUAUC-3’e</w:t>
            </w:r>
            <w:r w:rsidRPr="004F7167">
              <w:br/>
              <w:t>3’-CUAUAUAG-5’</w:t>
            </w:r>
          </w:p>
        </w:tc>
        <w:tc>
          <w:tcPr>
            <w:tcW w:w="720" w:type="dxa"/>
            <w:tcBorders>
              <w:left w:val="single" w:sz="4" w:space="0" w:color="000000"/>
            </w:tcBorders>
            <w:vAlign w:val="center"/>
          </w:tcPr>
          <w:p w14:paraId="3737D692" w14:textId="77777777" w:rsidR="007F74F4" w:rsidRPr="004F7167" w:rsidRDefault="007F74F4" w:rsidP="004F7167"/>
        </w:tc>
        <w:tc>
          <w:tcPr>
            <w:tcW w:w="720" w:type="dxa"/>
            <w:vAlign w:val="center"/>
          </w:tcPr>
          <w:p w14:paraId="742F708F" w14:textId="77777777" w:rsidR="007F74F4" w:rsidRPr="004F7167" w:rsidRDefault="007F74F4" w:rsidP="004F7167"/>
        </w:tc>
        <w:tc>
          <w:tcPr>
            <w:tcW w:w="720" w:type="dxa"/>
            <w:vAlign w:val="center"/>
          </w:tcPr>
          <w:p w14:paraId="5AFE0FC4" w14:textId="77777777" w:rsidR="007F74F4" w:rsidRPr="004F7167" w:rsidRDefault="007F74F4" w:rsidP="004F7167"/>
        </w:tc>
        <w:tc>
          <w:tcPr>
            <w:tcW w:w="720" w:type="dxa"/>
            <w:vAlign w:val="center"/>
          </w:tcPr>
          <w:p w14:paraId="5FAFA8BE" w14:textId="77777777" w:rsidR="007F74F4" w:rsidRPr="004F7167" w:rsidRDefault="007F74F4" w:rsidP="004F7167"/>
        </w:tc>
        <w:tc>
          <w:tcPr>
            <w:tcW w:w="720" w:type="dxa"/>
            <w:tcBorders>
              <w:right w:val="single" w:sz="4" w:space="0" w:color="000000"/>
            </w:tcBorders>
            <w:vAlign w:val="center"/>
          </w:tcPr>
          <w:p w14:paraId="70E9795B" w14:textId="77777777" w:rsidR="007F74F4" w:rsidRPr="004F7167" w:rsidRDefault="007F74F4" w:rsidP="004F7167"/>
        </w:tc>
        <w:tc>
          <w:tcPr>
            <w:tcW w:w="720" w:type="dxa"/>
            <w:tcBorders>
              <w:left w:val="single" w:sz="4" w:space="0" w:color="000000"/>
            </w:tcBorders>
            <w:vAlign w:val="center"/>
          </w:tcPr>
          <w:p w14:paraId="47E18D52" w14:textId="77777777" w:rsidR="007F74F4" w:rsidRPr="004F7167" w:rsidRDefault="007F74F4" w:rsidP="004F7167"/>
        </w:tc>
        <w:tc>
          <w:tcPr>
            <w:tcW w:w="720" w:type="dxa"/>
            <w:vAlign w:val="center"/>
          </w:tcPr>
          <w:p w14:paraId="32F766F8" w14:textId="77777777" w:rsidR="007F74F4" w:rsidRPr="004F7167" w:rsidRDefault="007F74F4" w:rsidP="004F7167"/>
        </w:tc>
        <w:tc>
          <w:tcPr>
            <w:tcW w:w="720" w:type="dxa"/>
            <w:vAlign w:val="center"/>
          </w:tcPr>
          <w:p w14:paraId="58360C50" w14:textId="77777777" w:rsidR="007F74F4" w:rsidRPr="004F7167" w:rsidRDefault="007F74F4" w:rsidP="004F7167"/>
        </w:tc>
        <w:tc>
          <w:tcPr>
            <w:tcW w:w="720" w:type="dxa"/>
            <w:vAlign w:val="center"/>
          </w:tcPr>
          <w:p w14:paraId="2C833932" w14:textId="77777777" w:rsidR="007F74F4" w:rsidRPr="004F7167" w:rsidRDefault="007F74F4" w:rsidP="004F7167"/>
        </w:tc>
        <w:tc>
          <w:tcPr>
            <w:tcW w:w="720" w:type="dxa"/>
            <w:tcBorders>
              <w:right w:val="single" w:sz="4" w:space="0" w:color="000000"/>
            </w:tcBorders>
            <w:vAlign w:val="center"/>
          </w:tcPr>
          <w:p w14:paraId="41360EBA" w14:textId="77777777" w:rsidR="007F74F4" w:rsidRPr="004F7167" w:rsidRDefault="007F74F4" w:rsidP="004F7167"/>
        </w:tc>
        <w:tc>
          <w:tcPr>
            <w:tcW w:w="720" w:type="dxa"/>
            <w:vAlign w:val="center"/>
          </w:tcPr>
          <w:p w14:paraId="51DFCE0F" w14:textId="77777777" w:rsidR="007F74F4" w:rsidRPr="004F7167" w:rsidRDefault="007F74F4" w:rsidP="004F7167"/>
        </w:tc>
        <w:tc>
          <w:tcPr>
            <w:tcW w:w="720" w:type="dxa"/>
            <w:vAlign w:val="center"/>
          </w:tcPr>
          <w:p w14:paraId="11F10326" w14:textId="77777777" w:rsidR="007F74F4" w:rsidRPr="004F7167" w:rsidRDefault="007F74F4" w:rsidP="004F7167"/>
        </w:tc>
        <w:tc>
          <w:tcPr>
            <w:tcW w:w="720" w:type="dxa"/>
            <w:vAlign w:val="center"/>
          </w:tcPr>
          <w:p w14:paraId="66127948" w14:textId="77777777" w:rsidR="007F74F4" w:rsidRPr="004F7167" w:rsidRDefault="007F74F4" w:rsidP="004F7167"/>
        </w:tc>
        <w:tc>
          <w:tcPr>
            <w:tcW w:w="720" w:type="dxa"/>
            <w:vAlign w:val="center"/>
          </w:tcPr>
          <w:p w14:paraId="6DC3AD00" w14:textId="77777777" w:rsidR="007F74F4" w:rsidRPr="004F7167" w:rsidRDefault="007F74F4" w:rsidP="004F7167"/>
        </w:tc>
        <w:tc>
          <w:tcPr>
            <w:tcW w:w="720" w:type="dxa"/>
            <w:tcBorders>
              <w:right w:val="single" w:sz="4" w:space="0" w:color="000000"/>
            </w:tcBorders>
            <w:vAlign w:val="center"/>
          </w:tcPr>
          <w:p w14:paraId="06D0BDC8" w14:textId="77777777" w:rsidR="007F74F4" w:rsidRPr="004F7167" w:rsidRDefault="007F74F4" w:rsidP="004F7167"/>
        </w:tc>
        <w:tc>
          <w:tcPr>
            <w:tcW w:w="590" w:type="dxa"/>
            <w:vAlign w:val="center"/>
          </w:tcPr>
          <w:p w14:paraId="110D60F9" w14:textId="77777777" w:rsidR="007F74F4" w:rsidRPr="004F7167" w:rsidRDefault="007F74F4" w:rsidP="004F7167"/>
        </w:tc>
        <w:tc>
          <w:tcPr>
            <w:tcW w:w="590" w:type="dxa"/>
            <w:vAlign w:val="center"/>
          </w:tcPr>
          <w:p w14:paraId="494DF697" w14:textId="77777777" w:rsidR="007F74F4" w:rsidRPr="004F7167" w:rsidRDefault="007F74F4" w:rsidP="004F7167"/>
        </w:tc>
        <w:tc>
          <w:tcPr>
            <w:tcW w:w="590" w:type="dxa"/>
            <w:vAlign w:val="center"/>
          </w:tcPr>
          <w:p w14:paraId="4EF9D94B" w14:textId="77777777" w:rsidR="007F74F4" w:rsidRPr="004F7167" w:rsidRDefault="007F74F4" w:rsidP="004F7167"/>
        </w:tc>
        <w:tc>
          <w:tcPr>
            <w:tcW w:w="590" w:type="dxa"/>
            <w:vAlign w:val="center"/>
          </w:tcPr>
          <w:p w14:paraId="6211F54D" w14:textId="77777777" w:rsidR="007F74F4" w:rsidRPr="004F7167" w:rsidRDefault="007F74F4" w:rsidP="004F7167"/>
        </w:tc>
        <w:tc>
          <w:tcPr>
            <w:tcW w:w="590" w:type="dxa"/>
            <w:tcBorders>
              <w:right w:val="single" w:sz="4" w:space="0" w:color="000000"/>
            </w:tcBorders>
            <w:vAlign w:val="center"/>
          </w:tcPr>
          <w:p w14:paraId="65FC69C1" w14:textId="77777777" w:rsidR="007F74F4" w:rsidRPr="004F7167" w:rsidRDefault="007F74F4" w:rsidP="004F7167"/>
        </w:tc>
      </w:tr>
      <w:tr w:rsidR="007F74F4" w:rsidRPr="004F7167" w14:paraId="0E13BF0C" w14:textId="77777777">
        <w:trPr>
          <w:trHeight w:val="256"/>
          <w:jc w:val="center"/>
        </w:trPr>
        <w:tc>
          <w:tcPr>
            <w:tcW w:w="1091" w:type="dxa"/>
            <w:tcMar>
              <w:top w:w="0" w:type="dxa"/>
              <w:left w:w="30" w:type="dxa"/>
              <w:bottom w:w="0" w:type="dxa"/>
              <w:right w:w="30" w:type="dxa"/>
            </w:tcMar>
            <w:vAlign w:val="center"/>
          </w:tcPr>
          <w:p w14:paraId="74C490F8" w14:textId="77777777" w:rsidR="007F74F4" w:rsidRPr="004F7167" w:rsidRDefault="00000000" w:rsidP="004F7167">
            <w:r w:rsidRPr="004F7167">
              <w:t>5’-GCAAUUGC-3’e</w:t>
            </w:r>
            <w:r w:rsidRPr="004F7167">
              <w:br/>
              <w:t>3’-CGUUAACG-5’</w:t>
            </w:r>
          </w:p>
        </w:tc>
        <w:tc>
          <w:tcPr>
            <w:tcW w:w="720" w:type="dxa"/>
            <w:tcBorders>
              <w:left w:val="single" w:sz="4" w:space="0" w:color="000000"/>
            </w:tcBorders>
            <w:vAlign w:val="center"/>
          </w:tcPr>
          <w:p w14:paraId="33FA610C" w14:textId="77777777" w:rsidR="007F74F4" w:rsidRPr="004F7167" w:rsidRDefault="007F74F4" w:rsidP="004F7167"/>
        </w:tc>
        <w:tc>
          <w:tcPr>
            <w:tcW w:w="720" w:type="dxa"/>
            <w:vAlign w:val="center"/>
          </w:tcPr>
          <w:p w14:paraId="2769D304" w14:textId="77777777" w:rsidR="007F74F4" w:rsidRPr="004F7167" w:rsidRDefault="007F74F4" w:rsidP="004F7167"/>
        </w:tc>
        <w:tc>
          <w:tcPr>
            <w:tcW w:w="720" w:type="dxa"/>
            <w:vAlign w:val="center"/>
          </w:tcPr>
          <w:p w14:paraId="21D10923" w14:textId="77777777" w:rsidR="007F74F4" w:rsidRPr="004F7167" w:rsidRDefault="007F74F4" w:rsidP="004F7167"/>
        </w:tc>
        <w:tc>
          <w:tcPr>
            <w:tcW w:w="720" w:type="dxa"/>
            <w:vAlign w:val="center"/>
          </w:tcPr>
          <w:p w14:paraId="6B583E88" w14:textId="77777777" w:rsidR="007F74F4" w:rsidRPr="004F7167" w:rsidRDefault="007F74F4" w:rsidP="004F7167"/>
        </w:tc>
        <w:tc>
          <w:tcPr>
            <w:tcW w:w="720" w:type="dxa"/>
            <w:tcBorders>
              <w:right w:val="single" w:sz="4" w:space="0" w:color="000000"/>
            </w:tcBorders>
            <w:vAlign w:val="center"/>
          </w:tcPr>
          <w:p w14:paraId="3363D7CD" w14:textId="77777777" w:rsidR="007F74F4" w:rsidRPr="004F7167" w:rsidRDefault="007F74F4" w:rsidP="004F7167"/>
        </w:tc>
        <w:tc>
          <w:tcPr>
            <w:tcW w:w="720" w:type="dxa"/>
            <w:tcBorders>
              <w:left w:val="single" w:sz="4" w:space="0" w:color="000000"/>
            </w:tcBorders>
            <w:vAlign w:val="center"/>
          </w:tcPr>
          <w:p w14:paraId="185A98A2" w14:textId="77777777" w:rsidR="007F74F4" w:rsidRPr="004F7167" w:rsidRDefault="007F74F4" w:rsidP="004F7167"/>
        </w:tc>
        <w:tc>
          <w:tcPr>
            <w:tcW w:w="720" w:type="dxa"/>
            <w:vAlign w:val="center"/>
          </w:tcPr>
          <w:p w14:paraId="669E4B6D" w14:textId="77777777" w:rsidR="007F74F4" w:rsidRPr="004F7167" w:rsidRDefault="007F74F4" w:rsidP="004F7167"/>
        </w:tc>
        <w:tc>
          <w:tcPr>
            <w:tcW w:w="720" w:type="dxa"/>
            <w:vAlign w:val="center"/>
          </w:tcPr>
          <w:p w14:paraId="61C086DD" w14:textId="77777777" w:rsidR="007F74F4" w:rsidRPr="004F7167" w:rsidRDefault="007F74F4" w:rsidP="004F7167"/>
        </w:tc>
        <w:tc>
          <w:tcPr>
            <w:tcW w:w="720" w:type="dxa"/>
            <w:vAlign w:val="center"/>
          </w:tcPr>
          <w:p w14:paraId="3202A633" w14:textId="77777777" w:rsidR="007F74F4" w:rsidRPr="004F7167" w:rsidRDefault="007F74F4" w:rsidP="004F7167"/>
        </w:tc>
        <w:tc>
          <w:tcPr>
            <w:tcW w:w="720" w:type="dxa"/>
            <w:tcBorders>
              <w:right w:val="single" w:sz="4" w:space="0" w:color="000000"/>
            </w:tcBorders>
            <w:vAlign w:val="center"/>
          </w:tcPr>
          <w:p w14:paraId="2AAECB2B" w14:textId="77777777" w:rsidR="007F74F4" w:rsidRPr="004F7167" w:rsidRDefault="007F74F4" w:rsidP="004F7167"/>
        </w:tc>
        <w:tc>
          <w:tcPr>
            <w:tcW w:w="720" w:type="dxa"/>
            <w:vAlign w:val="center"/>
          </w:tcPr>
          <w:p w14:paraId="0EB505E5" w14:textId="77777777" w:rsidR="007F74F4" w:rsidRPr="004F7167" w:rsidRDefault="007F74F4" w:rsidP="004F7167"/>
        </w:tc>
        <w:tc>
          <w:tcPr>
            <w:tcW w:w="720" w:type="dxa"/>
            <w:vAlign w:val="center"/>
          </w:tcPr>
          <w:p w14:paraId="51AFCA6D" w14:textId="77777777" w:rsidR="007F74F4" w:rsidRPr="004F7167" w:rsidRDefault="007F74F4" w:rsidP="004F7167"/>
        </w:tc>
        <w:tc>
          <w:tcPr>
            <w:tcW w:w="720" w:type="dxa"/>
            <w:vAlign w:val="center"/>
          </w:tcPr>
          <w:p w14:paraId="5FF5A631" w14:textId="77777777" w:rsidR="007F74F4" w:rsidRPr="004F7167" w:rsidRDefault="007F74F4" w:rsidP="004F7167"/>
        </w:tc>
        <w:tc>
          <w:tcPr>
            <w:tcW w:w="720" w:type="dxa"/>
            <w:vAlign w:val="center"/>
          </w:tcPr>
          <w:p w14:paraId="6DF58389" w14:textId="77777777" w:rsidR="007F74F4" w:rsidRPr="004F7167" w:rsidRDefault="007F74F4" w:rsidP="004F7167"/>
        </w:tc>
        <w:tc>
          <w:tcPr>
            <w:tcW w:w="720" w:type="dxa"/>
            <w:tcBorders>
              <w:right w:val="single" w:sz="4" w:space="0" w:color="000000"/>
            </w:tcBorders>
            <w:vAlign w:val="center"/>
          </w:tcPr>
          <w:p w14:paraId="7EC40186" w14:textId="77777777" w:rsidR="007F74F4" w:rsidRPr="004F7167" w:rsidRDefault="007F74F4" w:rsidP="004F7167"/>
        </w:tc>
        <w:tc>
          <w:tcPr>
            <w:tcW w:w="590" w:type="dxa"/>
            <w:vAlign w:val="center"/>
          </w:tcPr>
          <w:p w14:paraId="407B5B1B" w14:textId="77777777" w:rsidR="007F74F4" w:rsidRPr="004F7167" w:rsidRDefault="007F74F4" w:rsidP="004F7167"/>
        </w:tc>
        <w:tc>
          <w:tcPr>
            <w:tcW w:w="590" w:type="dxa"/>
            <w:vAlign w:val="center"/>
          </w:tcPr>
          <w:p w14:paraId="5762E42A" w14:textId="77777777" w:rsidR="007F74F4" w:rsidRPr="004F7167" w:rsidRDefault="007F74F4" w:rsidP="004F7167"/>
        </w:tc>
        <w:tc>
          <w:tcPr>
            <w:tcW w:w="590" w:type="dxa"/>
            <w:vAlign w:val="center"/>
          </w:tcPr>
          <w:p w14:paraId="07D7F26F" w14:textId="77777777" w:rsidR="007F74F4" w:rsidRPr="004F7167" w:rsidRDefault="007F74F4" w:rsidP="004F7167"/>
        </w:tc>
        <w:tc>
          <w:tcPr>
            <w:tcW w:w="590" w:type="dxa"/>
            <w:vAlign w:val="center"/>
          </w:tcPr>
          <w:p w14:paraId="027C3145" w14:textId="77777777" w:rsidR="007F74F4" w:rsidRPr="004F7167" w:rsidRDefault="007F74F4" w:rsidP="004F7167"/>
        </w:tc>
        <w:tc>
          <w:tcPr>
            <w:tcW w:w="590" w:type="dxa"/>
            <w:tcBorders>
              <w:right w:val="single" w:sz="4" w:space="0" w:color="000000"/>
            </w:tcBorders>
            <w:vAlign w:val="center"/>
          </w:tcPr>
          <w:p w14:paraId="717AC63B" w14:textId="77777777" w:rsidR="007F74F4" w:rsidRPr="004F7167" w:rsidRDefault="007F74F4" w:rsidP="004F7167"/>
        </w:tc>
      </w:tr>
      <w:tr w:rsidR="007F74F4" w:rsidRPr="004F7167" w14:paraId="460F3484" w14:textId="77777777">
        <w:trPr>
          <w:trHeight w:val="256"/>
          <w:jc w:val="center"/>
        </w:trPr>
        <w:tc>
          <w:tcPr>
            <w:tcW w:w="1091" w:type="dxa"/>
            <w:tcMar>
              <w:top w:w="0" w:type="dxa"/>
              <w:left w:w="30" w:type="dxa"/>
              <w:bottom w:w="0" w:type="dxa"/>
              <w:right w:w="30" w:type="dxa"/>
            </w:tcMar>
            <w:vAlign w:val="center"/>
          </w:tcPr>
          <w:p w14:paraId="2694F246" w14:textId="77777777" w:rsidR="007F74F4" w:rsidRPr="004F7167" w:rsidRDefault="00000000" w:rsidP="004F7167">
            <w:r w:rsidRPr="004F7167">
              <w:lastRenderedPageBreak/>
              <w:t>5’-CGAAAGGU-3’f</w:t>
            </w:r>
            <w:r w:rsidRPr="004F7167">
              <w:br/>
              <w:t>3’-GCUUUCCA-5’</w:t>
            </w:r>
          </w:p>
        </w:tc>
        <w:tc>
          <w:tcPr>
            <w:tcW w:w="720" w:type="dxa"/>
            <w:tcBorders>
              <w:left w:val="single" w:sz="4" w:space="0" w:color="000000"/>
            </w:tcBorders>
            <w:vAlign w:val="center"/>
          </w:tcPr>
          <w:p w14:paraId="3B1F22C6" w14:textId="77777777" w:rsidR="007F74F4" w:rsidRPr="004F7167" w:rsidRDefault="007F74F4" w:rsidP="004F7167"/>
        </w:tc>
        <w:tc>
          <w:tcPr>
            <w:tcW w:w="720" w:type="dxa"/>
            <w:vAlign w:val="center"/>
          </w:tcPr>
          <w:p w14:paraId="3485DA60" w14:textId="77777777" w:rsidR="007F74F4" w:rsidRPr="004F7167" w:rsidRDefault="007F74F4" w:rsidP="004F7167"/>
        </w:tc>
        <w:tc>
          <w:tcPr>
            <w:tcW w:w="720" w:type="dxa"/>
            <w:vAlign w:val="center"/>
          </w:tcPr>
          <w:p w14:paraId="0E17638E" w14:textId="77777777" w:rsidR="007F74F4" w:rsidRPr="004F7167" w:rsidRDefault="007F74F4" w:rsidP="004F7167"/>
        </w:tc>
        <w:tc>
          <w:tcPr>
            <w:tcW w:w="720" w:type="dxa"/>
            <w:vAlign w:val="center"/>
          </w:tcPr>
          <w:p w14:paraId="3252E76C" w14:textId="77777777" w:rsidR="007F74F4" w:rsidRPr="004F7167" w:rsidRDefault="007F74F4" w:rsidP="004F7167"/>
        </w:tc>
        <w:tc>
          <w:tcPr>
            <w:tcW w:w="720" w:type="dxa"/>
            <w:tcBorders>
              <w:right w:val="single" w:sz="4" w:space="0" w:color="000000"/>
            </w:tcBorders>
            <w:vAlign w:val="center"/>
          </w:tcPr>
          <w:p w14:paraId="3184F3DA" w14:textId="77777777" w:rsidR="007F74F4" w:rsidRPr="004F7167" w:rsidRDefault="007F74F4" w:rsidP="004F7167"/>
        </w:tc>
        <w:tc>
          <w:tcPr>
            <w:tcW w:w="720" w:type="dxa"/>
            <w:tcBorders>
              <w:left w:val="single" w:sz="4" w:space="0" w:color="000000"/>
            </w:tcBorders>
            <w:vAlign w:val="center"/>
          </w:tcPr>
          <w:p w14:paraId="548BAEF6" w14:textId="77777777" w:rsidR="007F74F4" w:rsidRPr="004F7167" w:rsidRDefault="007F74F4" w:rsidP="004F7167"/>
        </w:tc>
        <w:tc>
          <w:tcPr>
            <w:tcW w:w="720" w:type="dxa"/>
            <w:vAlign w:val="center"/>
          </w:tcPr>
          <w:p w14:paraId="0DC3F920" w14:textId="77777777" w:rsidR="007F74F4" w:rsidRPr="004F7167" w:rsidRDefault="007F74F4" w:rsidP="004F7167"/>
        </w:tc>
        <w:tc>
          <w:tcPr>
            <w:tcW w:w="720" w:type="dxa"/>
            <w:vAlign w:val="center"/>
          </w:tcPr>
          <w:p w14:paraId="3238E75D" w14:textId="77777777" w:rsidR="007F74F4" w:rsidRPr="004F7167" w:rsidRDefault="007F74F4" w:rsidP="004F7167"/>
        </w:tc>
        <w:tc>
          <w:tcPr>
            <w:tcW w:w="720" w:type="dxa"/>
            <w:vAlign w:val="center"/>
          </w:tcPr>
          <w:p w14:paraId="4C10B11A" w14:textId="77777777" w:rsidR="007F74F4" w:rsidRPr="004F7167" w:rsidRDefault="007F74F4" w:rsidP="004F7167"/>
        </w:tc>
        <w:tc>
          <w:tcPr>
            <w:tcW w:w="720" w:type="dxa"/>
            <w:tcBorders>
              <w:right w:val="single" w:sz="4" w:space="0" w:color="000000"/>
            </w:tcBorders>
            <w:vAlign w:val="center"/>
          </w:tcPr>
          <w:p w14:paraId="376715E0" w14:textId="77777777" w:rsidR="007F74F4" w:rsidRPr="004F7167" w:rsidRDefault="007F74F4" w:rsidP="004F7167"/>
        </w:tc>
        <w:tc>
          <w:tcPr>
            <w:tcW w:w="720" w:type="dxa"/>
            <w:vAlign w:val="center"/>
          </w:tcPr>
          <w:p w14:paraId="08BF0DA4" w14:textId="77777777" w:rsidR="007F74F4" w:rsidRPr="004F7167" w:rsidRDefault="007F74F4" w:rsidP="004F7167"/>
        </w:tc>
        <w:tc>
          <w:tcPr>
            <w:tcW w:w="720" w:type="dxa"/>
            <w:vAlign w:val="center"/>
          </w:tcPr>
          <w:p w14:paraId="247B0932" w14:textId="77777777" w:rsidR="007F74F4" w:rsidRPr="004F7167" w:rsidRDefault="007F74F4" w:rsidP="004F7167"/>
        </w:tc>
        <w:tc>
          <w:tcPr>
            <w:tcW w:w="720" w:type="dxa"/>
            <w:vAlign w:val="center"/>
          </w:tcPr>
          <w:p w14:paraId="1F1C9AFB" w14:textId="77777777" w:rsidR="007F74F4" w:rsidRPr="004F7167" w:rsidRDefault="007F74F4" w:rsidP="004F7167"/>
        </w:tc>
        <w:tc>
          <w:tcPr>
            <w:tcW w:w="720" w:type="dxa"/>
            <w:vAlign w:val="center"/>
          </w:tcPr>
          <w:p w14:paraId="27726487" w14:textId="77777777" w:rsidR="007F74F4" w:rsidRPr="004F7167" w:rsidRDefault="007F74F4" w:rsidP="004F7167"/>
        </w:tc>
        <w:tc>
          <w:tcPr>
            <w:tcW w:w="720" w:type="dxa"/>
            <w:tcBorders>
              <w:right w:val="single" w:sz="4" w:space="0" w:color="000000"/>
            </w:tcBorders>
            <w:vAlign w:val="center"/>
          </w:tcPr>
          <w:p w14:paraId="6A87649C" w14:textId="77777777" w:rsidR="007F74F4" w:rsidRPr="004F7167" w:rsidRDefault="007F74F4" w:rsidP="004F7167"/>
        </w:tc>
        <w:tc>
          <w:tcPr>
            <w:tcW w:w="590" w:type="dxa"/>
            <w:vAlign w:val="center"/>
          </w:tcPr>
          <w:p w14:paraId="672B9F25" w14:textId="77777777" w:rsidR="007F74F4" w:rsidRPr="004F7167" w:rsidRDefault="007F74F4" w:rsidP="004F7167"/>
        </w:tc>
        <w:tc>
          <w:tcPr>
            <w:tcW w:w="590" w:type="dxa"/>
            <w:vAlign w:val="center"/>
          </w:tcPr>
          <w:p w14:paraId="0F852C8E" w14:textId="77777777" w:rsidR="007F74F4" w:rsidRPr="004F7167" w:rsidRDefault="007F74F4" w:rsidP="004F7167"/>
        </w:tc>
        <w:tc>
          <w:tcPr>
            <w:tcW w:w="590" w:type="dxa"/>
            <w:vAlign w:val="center"/>
          </w:tcPr>
          <w:p w14:paraId="030AFC76" w14:textId="77777777" w:rsidR="007F74F4" w:rsidRPr="004F7167" w:rsidRDefault="007F74F4" w:rsidP="004F7167"/>
        </w:tc>
        <w:tc>
          <w:tcPr>
            <w:tcW w:w="590" w:type="dxa"/>
            <w:vAlign w:val="center"/>
          </w:tcPr>
          <w:p w14:paraId="5783E92C" w14:textId="77777777" w:rsidR="007F74F4" w:rsidRPr="004F7167" w:rsidRDefault="007F74F4" w:rsidP="004F7167"/>
        </w:tc>
        <w:tc>
          <w:tcPr>
            <w:tcW w:w="590" w:type="dxa"/>
            <w:tcBorders>
              <w:right w:val="single" w:sz="4" w:space="0" w:color="000000"/>
            </w:tcBorders>
            <w:vAlign w:val="center"/>
          </w:tcPr>
          <w:p w14:paraId="7A952090" w14:textId="77777777" w:rsidR="007F74F4" w:rsidRPr="004F7167" w:rsidRDefault="007F74F4" w:rsidP="004F7167"/>
        </w:tc>
      </w:tr>
      <w:tr w:rsidR="007F74F4" w:rsidRPr="004F7167" w14:paraId="1A9E4157" w14:textId="77777777">
        <w:trPr>
          <w:trHeight w:val="256"/>
          <w:jc w:val="center"/>
        </w:trPr>
        <w:tc>
          <w:tcPr>
            <w:tcW w:w="1091" w:type="dxa"/>
            <w:tcMar>
              <w:top w:w="0" w:type="dxa"/>
              <w:left w:w="30" w:type="dxa"/>
              <w:bottom w:w="0" w:type="dxa"/>
              <w:right w:w="30" w:type="dxa"/>
            </w:tcMar>
            <w:vAlign w:val="center"/>
          </w:tcPr>
          <w:p w14:paraId="505E7DB3" w14:textId="77777777" w:rsidR="007F74F4" w:rsidRPr="004F7167" w:rsidRDefault="00000000" w:rsidP="004F7167">
            <w:r w:rsidRPr="004F7167">
              <w:t>5’-CUGAGUC-3’f</w:t>
            </w:r>
            <w:r w:rsidRPr="004F7167">
              <w:br/>
              <w:t>3’-GACUCAG-5’</w:t>
            </w:r>
          </w:p>
        </w:tc>
        <w:tc>
          <w:tcPr>
            <w:tcW w:w="720" w:type="dxa"/>
            <w:tcBorders>
              <w:left w:val="single" w:sz="4" w:space="0" w:color="000000"/>
            </w:tcBorders>
            <w:vAlign w:val="center"/>
          </w:tcPr>
          <w:p w14:paraId="54091C62" w14:textId="77777777" w:rsidR="007F74F4" w:rsidRPr="004F7167" w:rsidRDefault="007F74F4" w:rsidP="004F7167"/>
        </w:tc>
        <w:tc>
          <w:tcPr>
            <w:tcW w:w="720" w:type="dxa"/>
            <w:vAlign w:val="center"/>
          </w:tcPr>
          <w:p w14:paraId="7C92CC11" w14:textId="77777777" w:rsidR="007F74F4" w:rsidRPr="004F7167" w:rsidRDefault="007F74F4" w:rsidP="004F7167"/>
        </w:tc>
        <w:tc>
          <w:tcPr>
            <w:tcW w:w="720" w:type="dxa"/>
            <w:vAlign w:val="center"/>
          </w:tcPr>
          <w:p w14:paraId="26AB9AAB" w14:textId="77777777" w:rsidR="007F74F4" w:rsidRPr="004F7167" w:rsidRDefault="007F74F4" w:rsidP="004F7167"/>
        </w:tc>
        <w:tc>
          <w:tcPr>
            <w:tcW w:w="720" w:type="dxa"/>
            <w:vAlign w:val="center"/>
          </w:tcPr>
          <w:p w14:paraId="20595A94" w14:textId="77777777" w:rsidR="007F74F4" w:rsidRPr="004F7167" w:rsidRDefault="007F74F4" w:rsidP="004F7167"/>
        </w:tc>
        <w:tc>
          <w:tcPr>
            <w:tcW w:w="720" w:type="dxa"/>
            <w:tcBorders>
              <w:right w:val="single" w:sz="4" w:space="0" w:color="000000"/>
            </w:tcBorders>
            <w:vAlign w:val="center"/>
          </w:tcPr>
          <w:p w14:paraId="1EF4AC0C" w14:textId="77777777" w:rsidR="007F74F4" w:rsidRPr="004F7167" w:rsidRDefault="007F74F4" w:rsidP="004F7167"/>
        </w:tc>
        <w:tc>
          <w:tcPr>
            <w:tcW w:w="720" w:type="dxa"/>
            <w:tcBorders>
              <w:left w:val="single" w:sz="4" w:space="0" w:color="000000"/>
            </w:tcBorders>
            <w:vAlign w:val="center"/>
          </w:tcPr>
          <w:p w14:paraId="2B78F864" w14:textId="77777777" w:rsidR="007F74F4" w:rsidRPr="004F7167" w:rsidRDefault="007F74F4" w:rsidP="004F7167"/>
        </w:tc>
        <w:tc>
          <w:tcPr>
            <w:tcW w:w="720" w:type="dxa"/>
            <w:vAlign w:val="center"/>
          </w:tcPr>
          <w:p w14:paraId="5ADDD85D" w14:textId="77777777" w:rsidR="007F74F4" w:rsidRPr="004F7167" w:rsidRDefault="007F74F4" w:rsidP="004F7167"/>
        </w:tc>
        <w:tc>
          <w:tcPr>
            <w:tcW w:w="720" w:type="dxa"/>
            <w:vAlign w:val="center"/>
          </w:tcPr>
          <w:p w14:paraId="0BC23EEE" w14:textId="77777777" w:rsidR="007F74F4" w:rsidRPr="004F7167" w:rsidRDefault="007F74F4" w:rsidP="004F7167"/>
        </w:tc>
        <w:tc>
          <w:tcPr>
            <w:tcW w:w="720" w:type="dxa"/>
            <w:vAlign w:val="center"/>
          </w:tcPr>
          <w:p w14:paraId="35F4ED74" w14:textId="77777777" w:rsidR="007F74F4" w:rsidRPr="004F7167" w:rsidRDefault="007F74F4" w:rsidP="004F7167"/>
        </w:tc>
        <w:tc>
          <w:tcPr>
            <w:tcW w:w="720" w:type="dxa"/>
            <w:tcBorders>
              <w:right w:val="single" w:sz="4" w:space="0" w:color="000000"/>
            </w:tcBorders>
            <w:vAlign w:val="center"/>
          </w:tcPr>
          <w:p w14:paraId="10464F70" w14:textId="77777777" w:rsidR="007F74F4" w:rsidRPr="004F7167" w:rsidRDefault="007F74F4" w:rsidP="004F7167"/>
        </w:tc>
        <w:tc>
          <w:tcPr>
            <w:tcW w:w="720" w:type="dxa"/>
            <w:vAlign w:val="center"/>
          </w:tcPr>
          <w:p w14:paraId="74623C6C" w14:textId="77777777" w:rsidR="007F74F4" w:rsidRPr="004F7167" w:rsidRDefault="007F74F4" w:rsidP="004F7167"/>
        </w:tc>
        <w:tc>
          <w:tcPr>
            <w:tcW w:w="720" w:type="dxa"/>
            <w:vAlign w:val="center"/>
          </w:tcPr>
          <w:p w14:paraId="77B4F909" w14:textId="77777777" w:rsidR="007F74F4" w:rsidRPr="004F7167" w:rsidRDefault="007F74F4" w:rsidP="004F7167"/>
        </w:tc>
        <w:tc>
          <w:tcPr>
            <w:tcW w:w="720" w:type="dxa"/>
            <w:vAlign w:val="center"/>
          </w:tcPr>
          <w:p w14:paraId="74C2CD92" w14:textId="77777777" w:rsidR="007F74F4" w:rsidRPr="004F7167" w:rsidRDefault="007F74F4" w:rsidP="004F7167"/>
        </w:tc>
        <w:tc>
          <w:tcPr>
            <w:tcW w:w="720" w:type="dxa"/>
            <w:vAlign w:val="center"/>
          </w:tcPr>
          <w:p w14:paraId="70554B41" w14:textId="77777777" w:rsidR="007F74F4" w:rsidRPr="004F7167" w:rsidRDefault="007F74F4" w:rsidP="004F7167"/>
        </w:tc>
        <w:tc>
          <w:tcPr>
            <w:tcW w:w="720" w:type="dxa"/>
            <w:tcBorders>
              <w:right w:val="single" w:sz="4" w:space="0" w:color="000000"/>
            </w:tcBorders>
            <w:vAlign w:val="center"/>
          </w:tcPr>
          <w:p w14:paraId="1334E823" w14:textId="77777777" w:rsidR="007F74F4" w:rsidRPr="004F7167" w:rsidRDefault="007F74F4" w:rsidP="004F7167"/>
        </w:tc>
        <w:tc>
          <w:tcPr>
            <w:tcW w:w="590" w:type="dxa"/>
            <w:vAlign w:val="center"/>
          </w:tcPr>
          <w:p w14:paraId="6FBA535D" w14:textId="77777777" w:rsidR="007F74F4" w:rsidRPr="004F7167" w:rsidRDefault="007F74F4" w:rsidP="004F7167"/>
        </w:tc>
        <w:tc>
          <w:tcPr>
            <w:tcW w:w="590" w:type="dxa"/>
            <w:vAlign w:val="center"/>
          </w:tcPr>
          <w:p w14:paraId="5A1D1005" w14:textId="77777777" w:rsidR="007F74F4" w:rsidRPr="004F7167" w:rsidRDefault="007F74F4" w:rsidP="004F7167"/>
        </w:tc>
        <w:tc>
          <w:tcPr>
            <w:tcW w:w="590" w:type="dxa"/>
            <w:vAlign w:val="center"/>
          </w:tcPr>
          <w:p w14:paraId="27FC65C3" w14:textId="77777777" w:rsidR="007F74F4" w:rsidRPr="004F7167" w:rsidRDefault="007F74F4" w:rsidP="004F7167"/>
        </w:tc>
        <w:tc>
          <w:tcPr>
            <w:tcW w:w="590" w:type="dxa"/>
            <w:vAlign w:val="center"/>
          </w:tcPr>
          <w:p w14:paraId="18D8AA6E" w14:textId="77777777" w:rsidR="007F74F4" w:rsidRPr="004F7167" w:rsidRDefault="007F74F4" w:rsidP="004F7167"/>
        </w:tc>
        <w:tc>
          <w:tcPr>
            <w:tcW w:w="590" w:type="dxa"/>
            <w:tcBorders>
              <w:right w:val="single" w:sz="4" w:space="0" w:color="000000"/>
            </w:tcBorders>
            <w:vAlign w:val="center"/>
          </w:tcPr>
          <w:p w14:paraId="4B0F0777" w14:textId="77777777" w:rsidR="007F74F4" w:rsidRPr="004F7167" w:rsidRDefault="007F74F4" w:rsidP="004F7167"/>
        </w:tc>
      </w:tr>
      <w:tr w:rsidR="007F74F4" w:rsidRPr="004F7167" w14:paraId="737F55A0" w14:textId="77777777">
        <w:trPr>
          <w:trHeight w:val="256"/>
          <w:jc w:val="center"/>
        </w:trPr>
        <w:tc>
          <w:tcPr>
            <w:tcW w:w="1091" w:type="dxa"/>
            <w:tcMar>
              <w:top w:w="0" w:type="dxa"/>
              <w:left w:w="30" w:type="dxa"/>
              <w:bottom w:w="0" w:type="dxa"/>
              <w:right w:w="30" w:type="dxa"/>
            </w:tcMar>
            <w:vAlign w:val="center"/>
          </w:tcPr>
          <w:p w14:paraId="443D69AB" w14:textId="77777777" w:rsidR="007F74F4" w:rsidRPr="004F7167" w:rsidRDefault="00000000" w:rsidP="004F7167">
            <w:r w:rsidRPr="004F7167">
              <w:t>5’-CGUUGC-3’f</w:t>
            </w:r>
            <w:r w:rsidRPr="004F7167">
              <w:br/>
              <w:t>3’-GCAACG-5’</w:t>
            </w:r>
          </w:p>
        </w:tc>
        <w:tc>
          <w:tcPr>
            <w:tcW w:w="720" w:type="dxa"/>
            <w:tcBorders>
              <w:left w:val="single" w:sz="4" w:space="0" w:color="000000"/>
            </w:tcBorders>
            <w:vAlign w:val="center"/>
          </w:tcPr>
          <w:p w14:paraId="030B8E68" w14:textId="77777777" w:rsidR="007F74F4" w:rsidRPr="004F7167" w:rsidRDefault="007F74F4" w:rsidP="004F7167"/>
        </w:tc>
        <w:tc>
          <w:tcPr>
            <w:tcW w:w="720" w:type="dxa"/>
            <w:vAlign w:val="center"/>
          </w:tcPr>
          <w:p w14:paraId="6D62D19E" w14:textId="77777777" w:rsidR="007F74F4" w:rsidRPr="004F7167" w:rsidRDefault="007F74F4" w:rsidP="004F7167"/>
        </w:tc>
        <w:tc>
          <w:tcPr>
            <w:tcW w:w="720" w:type="dxa"/>
            <w:vAlign w:val="center"/>
          </w:tcPr>
          <w:p w14:paraId="03109031" w14:textId="77777777" w:rsidR="007F74F4" w:rsidRPr="004F7167" w:rsidRDefault="007F74F4" w:rsidP="004F7167"/>
        </w:tc>
        <w:tc>
          <w:tcPr>
            <w:tcW w:w="720" w:type="dxa"/>
            <w:vAlign w:val="center"/>
          </w:tcPr>
          <w:p w14:paraId="2D7860AC" w14:textId="77777777" w:rsidR="007F74F4" w:rsidRPr="004F7167" w:rsidRDefault="007F74F4" w:rsidP="004F7167"/>
        </w:tc>
        <w:tc>
          <w:tcPr>
            <w:tcW w:w="720" w:type="dxa"/>
            <w:tcBorders>
              <w:right w:val="single" w:sz="4" w:space="0" w:color="000000"/>
            </w:tcBorders>
            <w:vAlign w:val="center"/>
          </w:tcPr>
          <w:p w14:paraId="7E217B27" w14:textId="77777777" w:rsidR="007F74F4" w:rsidRPr="004F7167" w:rsidRDefault="007F74F4" w:rsidP="004F7167"/>
        </w:tc>
        <w:tc>
          <w:tcPr>
            <w:tcW w:w="720" w:type="dxa"/>
            <w:tcBorders>
              <w:left w:val="single" w:sz="4" w:space="0" w:color="000000"/>
            </w:tcBorders>
            <w:vAlign w:val="center"/>
          </w:tcPr>
          <w:p w14:paraId="657E81C0" w14:textId="77777777" w:rsidR="007F74F4" w:rsidRPr="004F7167" w:rsidRDefault="007F74F4" w:rsidP="004F7167"/>
        </w:tc>
        <w:tc>
          <w:tcPr>
            <w:tcW w:w="720" w:type="dxa"/>
            <w:vAlign w:val="center"/>
          </w:tcPr>
          <w:p w14:paraId="414482E2" w14:textId="77777777" w:rsidR="007F74F4" w:rsidRPr="004F7167" w:rsidRDefault="007F74F4" w:rsidP="004F7167"/>
        </w:tc>
        <w:tc>
          <w:tcPr>
            <w:tcW w:w="720" w:type="dxa"/>
            <w:vAlign w:val="center"/>
          </w:tcPr>
          <w:p w14:paraId="7C5DF3A9" w14:textId="77777777" w:rsidR="007F74F4" w:rsidRPr="004F7167" w:rsidRDefault="007F74F4" w:rsidP="004F7167"/>
        </w:tc>
        <w:tc>
          <w:tcPr>
            <w:tcW w:w="720" w:type="dxa"/>
            <w:vAlign w:val="center"/>
          </w:tcPr>
          <w:p w14:paraId="3B599940" w14:textId="77777777" w:rsidR="007F74F4" w:rsidRPr="004F7167" w:rsidRDefault="007F74F4" w:rsidP="004F7167"/>
        </w:tc>
        <w:tc>
          <w:tcPr>
            <w:tcW w:w="720" w:type="dxa"/>
            <w:tcBorders>
              <w:right w:val="single" w:sz="4" w:space="0" w:color="000000"/>
            </w:tcBorders>
            <w:vAlign w:val="center"/>
          </w:tcPr>
          <w:p w14:paraId="7758F3A7" w14:textId="77777777" w:rsidR="007F74F4" w:rsidRPr="004F7167" w:rsidRDefault="007F74F4" w:rsidP="004F7167"/>
        </w:tc>
        <w:tc>
          <w:tcPr>
            <w:tcW w:w="720" w:type="dxa"/>
            <w:vAlign w:val="center"/>
          </w:tcPr>
          <w:p w14:paraId="2A8851D8" w14:textId="77777777" w:rsidR="007F74F4" w:rsidRPr="004F7167" w:rsidRDefault="007F74F4" w:rsidP="004F7167"/>
        </w:tc>
        <w:tc>
          <w:tcPr>
            <w:tcW w:w="720" w:type="dxa"/>
            <w:vAlign w:val="center"/>
          </w:tcPr>
          <w:p w14:paraId="4AB88ED4" w14:textId="77777777" w:rsidR="007F74F4" w:rsidRPr="004F7167" w:rsidRDefault="007F74F4" w:rsidP="004F7167"/>
        </w:tc>
        <w:tc>
          <w:tcPr>
            <w:tcW w:w="720" w:type="dxa"/>
            <w:vAlign w:val="center"/>
          </w:tcPr>
          <w:p w14:paraId="254C402C" w14:textId="77777777" w:rsidR="007F74F4" w:rsidRPr="004F7167" w:rsidRDefault="007F74F4" w:rsidP="004F7167"/>
        </w:tc>
        <w:tc>
          <w:tcPr>
            <w:tcW w:w="720" w:type="dxa"/>
            <w:vAlign w:val="center"/>
          </w:tcPr>
          <w:p w14:paraId="794693B3" w14:textId="77777777" w:rsidR="007F74F4" w:rsidRPr="004F7167" w:rsidRDefault="007F74F4" w:rsidP="004F7167"/>
        </w:tc>
        <w:tc>
          <w:tcPr>
            <w:tcW w:w="720" w:type="dxa"/>
            <w:tcBorders>
              <w:right w:val="single" w:sz="4" w:space="0" w:color="000000"/>
            </w:tcBorders>
            <w:vAlign w:val="center"/>
          </w:tcPr>
          <w:p w14:paraId="239D3151" w14:textId="77777777" w:rsidR="007F74F4" w:rsidRPr="004F7167" w:rsidRDefault="007F74F4" w:rsidP="004F7167"/>
        </w:tc>
        <w:tc>
          <w:tcPr>
            <w:tcW w:w="590" w:type="dxa"/>
            <w:vAlign w:val="center"/>
          </w:tcPr>
          <w:p w14:paraId="6079AA7E" w14:textId="77777777" w:rsidR="007F74F4" w:rsidRPr="004F7167" w:rsidRDefault="007F74F4" w:rsidP="004F7167"/>
        </w:tc>
        <w:tc>
          <w:tcPr>
            <w:tcW w:w="590" w:type="dxa"/>
            <w:vAlign w:val="center"/>
          </w:tcPr>
          <w:p w14:paraId="368E9B36" w14:textId="77777777" w:rsidR="007F74F4" w:rsidRPr="004F7167" w:rsidRDefault="007F74F4" w:rsidP="004F7167"/>
        </w:tc>
        <w:tc>
          <w:tcPr>
            <w:tcW w:w="590" w:type="dxa"/>
            <w:vAlign w:val="center"/>
          </w:tcPr>
          <w:p w14:paraId="17E52EA0" w14:textId="77777777" w:rsidR="007F74F4" w:rsidRPr="004F7167" w:rsidRDefault="007F74F4" w:rsidP="004F7167"/>
        </w:tc>
        <w:tc>
          <w:tcPr>
            <w:tcW w:w="590" w:type="dxa"/>
            <w:vAlign w:val="center"/>
          </w:tcPr>
          <w:p w14:paraId="4E3A78F4" w14:textId="77777777" w:rsidR="007F74F4" w:rsidRPr="004F7167" w:rsidRDefault="007F74F4" w:rsidP="004F7167"/>
        </w:tc>
        <w:tc>
          <w:tcPr>
            <w:tcW w:w="590" w:type="dxa"/>
            <w:tcBorders>
              <w:right w:val="single" w:sz="4" w:space="0" w:color="000000"/>
            </w:tcBorders>
            <w:vAlign w:val="center"/>
          </w:tcPr>
          <w:p w14:paraId="343F17C3" w14:textId="77777777" w:rsidR="007F74F4" w:rsidRPr="004F7167" w:rsidRDefault="007F74F4" w:rsidP="004F7167"/>
        </w:tc>
      </w:tr>
      <w:tr w:rsidR="007F74F4" w:rsidRPr="004F7167" w14:paraId="2B014DF4" w14:textId="77777777">
        <w:trPr>
          <w:trHeight w:val="256"/>
          <w:jc w:val="center"/>
        </w:trPr>
        <w:tc>
          <w:tcPr>
            <w:tcW w:w="1091" w:type="dxa"/>
            <w:tcMar>
              <w:top w:w="0" w:type="dxa"/>
              <w:left w:w="30" w:type="dxa"/>
              <w:bottom w:w="0" w:type="dxa"/>
              <w:right w:w="30" w:type="dxa"/>
            </w:tcMar>
            <w:vAlign w:val="center"/>
          </w:tcPr>
          <w:p w14:paraId="7704C765" w14:textId="77777777" w:rsidR="007F74F4" w:rsidRPr="004F7167" w:rsidRDefault="00000000" w:rsidP="004F7167">
            <w:r w:rsidRPr="004F7167">
              <w:t xml:space="preserve">  F-CGAAAGGU-3’f</w:t>
            </w:r>
            <w:r w:rsidRPr="004F7167">
              <w:br/>
              <w:t>Q-GCUUUCCA-5’</w:t>
            </w:r>
          </w:p>
        </w:tc>
        <w:tc>
          <w:tcPr>
            <w:tcW w:w="720" w:type="dxa"/>
            <w:tcBorders>
              <w:left w:val="single" w:sz="4" w:space="0" w:color="000000"/>
            </w:tcBorders>
            <w:vAlign w:val="center"/>
          </w:tcPr>
          <w:p w14:paraId="0D6259AB" w14:textId="77777777" w:rsidR="007F74F4" w:rsidRPr="004F7167" w:rsidRDefault="007F74F4" w:rsidP="004F7167"/>
        </w:tc>
        <w:tc>
          <w:tcPr>
            <w:tcW w:w="720" w:type="dxa"/>
            <w:vAlign w:val="center"/>
          </w:tcPr>
          <w:p w14:paraId="11169EDC" w14:textId="77777777" w:rsidR="007F74F4" w:rsidRPr="004F7167" w:rsidRDefault="007F74F4" w:rsidP="004F7167"/>
        </w:tc>
        <w:tc>
          <w:tcPr>
            <w:tcW w:w="720" w:type="dxa"/>
            <w:vAlign w:val="center"/>
          </w:tcPr>
          <w:p w14:paraId="2BD91811" w14:textId="77777777" w:rsidR="007F74F4" w:rsidRPr="004F7167" w:rsidRDefault="007F74F4" w:rsidP="004F7167"/>
        </w:tc>
        <w:tc>
          <w:tcPr>
            <w:tcW w:w="720" w:type="dxa"/>
            <w:vAlign w:val="center"/>
          </w:tcPr>
          <w:p w14:paraId="427D1C37" w14:textId="77777777" w:rsidR="007F74F4" w:rsidRPr="004F7167" w:rsidRDefault="007F74F4" w:rsidP="004F7167"/>
        </w:tc>
        <w:tc>
          <w:tcPr>
            <w:tcW w:w="720" w:type="dxa"/>
            <w:tcBorders>
              <w:right w:val="single" w:sz="4" w:space="0" w:color="000000"/>
            </w:tcBorders>
            <w:vAlign w:val="center"/>
          </w:tcPr>
          <w:p w14:paraId="54B0543A" w14:textId="77777777" w:rsidR="007F74F4" w:rsidRPr="004F7167" w:rsidRDefault="007F74F4" w:rsidP="004F7167"/>
        </w:tc>
        <w:tc>
          <w:tcPr>
            <w:tcW w:w="720" w:type="dxa"/>
            <w:tcBorders>
              <w:left w:val="single" w:sz="4" w:space="0" w:color="000000"/>
            </w:tcBorders>
            <w:vAlign w:val="center"/>
          </w:tcPr>
          <w:p w14:paraId="0B9C24A4" w14:textId="77777777" w:rsidR="007F74F4" w:rsidRPr="004F7167" w:rsidRDefault="007F74F4" w:rsidP="004F7167"/>
        </w:tc>
        <w:tc>
          <w:tcPr>
            <w:tcW w:w="720" w:type="dxa"/>
            <w:vAlign w:val="center"/>
          </w:tcPr>
          <w:p w14:paraId="00366CD1" w14:textId="77777777" w:rsidR="007F74F4" w:rsidRPr="004F7167" w:rsidRDefault="007F74F4" w:rsidP="004F7167"/>
        </w:tc>
        <w:tc>
          <w:tcPr>
            <w:tcW w:w="720" w:type="dxa"/>
            <w:vAlign w:val="center"/>
          </w:tcPr>
          <w:p w14:paraId="42F93B1C" w14:textId="77777777" w:rsidR="007F74F4" w:rsidRPr="004F7167" w:rsidRDefault="007F74F4" w:rsidP="004F7167"/>
        </w:tc>
        <w:tc>
          <w:tcPr>
            <w:tcW w:w="720" w:type="dxa"/>
            <w:vAlign w:val="center"/>
          </w:tcPr>
          <w:p w14:paraId="6E5D68F4" w14:textId="77777777" w:rsidR="007F74F4" w:rsidRPr="004F7167" w:rsidRDefault="007F74F4" w:rsidP="004F7167"/>
        </w:tc>
        <w:tc>
          <w:tcPr>
            <w:tcW w:w="720" w:type="dxa"/>
            <w:tcBorders>
              <w:right w:val="single" w:sz="4" w:space="0" w:color="000000"/>
            </w:tcBorders>
            <w:vAlign w:val="center"/>
          </w:tcPr>
          <w:p w14:paraId="10904152" w14:textId="77777777" w:rsidR="007F74F4" w:rsidRPr="004F7167" w:rsidRDefault="007F74F4" w:rsidP="004F7167"/>
        </w:tc>
        <w:tc>
          <w:tcPr>
            <w:tcW w:w="720" w:type="dxa"/>
            <w:vAlign w:val="center"/>
          </w:tcPr>
          <w:p w14:paraId="092690D4" w14:textId="77777777" w:rsidR="007F74F4" w:rsidRPr="004F7167" w:rsidRDefault="007F74F4" w:rsidP="004F7167"/>
        </w:tc>
        <w:tc>
          <w:tcPr>
            <w:tcW w:w="720" w:type="dxa"/>
            <w:vAlign w:val="center"/>
          </w:tcPr>
          <w:p w14:paraId="278EC4AC" w14:textId="77777777" w:rsidR="007F74F4" w:rsidRPr="004F7167" w:rsidRDefault="007F74F4" w:rsidP="004F7167"/>
        </w:tc>
        <w:tc>
          <w:tcPr>
            <w:tcW w:w="720" w:type="dxa"/>
            <w:vAlign w:val="center"/>
          </w:tcPr>
          <w:p w14:paraId="2B1BC20B" w14:textId="77777777" w:rsidR="007F74F4" w:rsidRPr="004F7167" w:rsidRDefault="007F74F4" w:rsidP="004F7167"/>
        </w:tc>
        <w:tc>
          <w:tcPr>
            <w:tcW w:w="720" w:type="dxa"/>
            <w:vAlign w:val="center"/>
          </w:tcPr>
          <w:p w14:paraId="62EFE561" w14:textId="77777777" w:rsidR="007F74F4" w:rsidRPr="004F7167" w:rsidRDefault="007F74F4" w:rsidP="004F7167"/>
        </w:tc>
        <w:tc>
          <w:tcPr>
            <w:tcW w:w="720" w:type="dxa"/>
            <w:tcBorders>
              <w:right w:val="single" w:sz="4" w:space="0" w:color="000000"/>
            </w:tcBorders>
            <w:vAlign w:val="center"/>
          </w:tcPr>
          <w:p w14:paraId="283F9BB9" w14:textId="77777777" w:rsidR="007F74F4" w:rsidRPr="004F7167" w:rsidRDefault="007F74F4" w:rsidP="004F7167"/>
        </w:tc>
        <w:tc>
          <w:tcPr>
            <w:tcW w:w="590" w:type="dxa"/>
            <w:vAlign w:val="center"/>
          </w:tcPr>
          <w:p w14:paraId="2B45C7BF" w14:textId="77777777" w:rsidR="007F74F4" w:rsidRPr="004F7167" w:rsidRDefault="007F74F4" w:rsidP="004F7167"/>
        </w:tc>
        <w:tc>
          <w:tcPr>
            <w:tcW w:w="590" w:type="dxa"/>
            <w:vAlign w:val="center"/>
          </w:tcPr>
          <w:p w14:paraId="2F0CC56D" w14:textId="77777777" w:rsidR="007F74F4" w:rsidRPr="004F7167" w:rsidRDefault="007F74F4" w:rsidP="004F7167"/>
        </w:tc>
        <w:tc>
          <w:tcPr>
            <w:tcW w:w="590" w:type="dxa"/>
            <w:vAlign w:val="center"/>
          </w:tcPr>
          <w:p w14:paraId="17FEB4AD" w14:textId="77777777" w:rsidR="007F74F4" w:rsidRPr="004F7167" w:rsidRDefault="007F74F4" w:rsidP="004F7167"/>
        </w:tc>
        <w:tc>
          <w:tcPr>
            <w:tcW w:w="590" w:type="dxa"/>
            <w:vAlign w:val="center"/>
          </w:tcPr>
          <w:p w14:paraId="21660EAA" w14:textId="77777777" w:rsidR="007F74F4" w:rsidRPr="004F7167" w:rsidRDefault="007F74F4" w:rsidP="004F7167"/>
        </w:tc>
        <w:tc>
          <w:tcPr>
            <w:tcW w:w="590" w:type="dxa"/>
            <w:tcBorders>
              <w:right w:val="single" w:sz="4" w:space="0" w:color="000000"/>
            </w:tcBorders>
            <w:vAlign w:val="center"/>
          </w:tcPr>
          <w:p w14:paraId="634D63FA" w14:textId="77777777" w:rsidR="007F74F4" w:rsidRPr="004F7167" w:rsidRDefault="007F74F4" w:rsidP="004F7167"/>
        </w:tc>
      </w:tr>
      <w:tr w:rsidR="007F74F4" w:rsidRPr="004F7167" w14:paraId="253042B4" w14:textId="77777777">
        <w:trPr>
          <w:trHeight w:val="256"/>
          <w:jc w:val="center"/>
        </w:trPr>
        <w:tc>
          <w:tcPr>
            <w:tcW w:w="1091" w:type="dxa"/>
            <w:tcMar>
              <w:top w:w="0" w:type="dxa"/>
              <w:left w:w="30" w:type="dxa"/>
              <w:bottom w:w="0" w:type="dxa"/>
              <w:right w:w="30" w:type="dxa"/>
            </w:tcMar>
            <w:vAlign w:val="center"/>
          </w:tcPr>
          <w:p w14:paraId="6C186533" w14:textId="77777777" w:rsidR="007F74F4" w:rsidRPr="004F7167" w:rsidRDefault="00000000" w:rsidP="004F7167">
            <w:r w:rsidRPr="004F7167">
              <w:t xml:space="preserve">  F-CUGAGUC-3’ f</w:t>
            </w:r>
            <w:r w:rsidRPr="004F7167">
              <w:br/>
              <w:t>Q-GACUCAG-5’</w:t>
            </w:r>
          </w:p>
        </w:tc>
        <w:tc>
          <w:tcPr>
            <w:tcW w:w="720" w:type="dxa"/>
            <w:tcBorders>
              <w:left w:val="single" w:sz="4" w:space="0" w:color="000000"/>
            </w:tcBorders>
            <w:vAlign w:val="center"/>
          </w:tcPr>
          <w:p w14:paraId="7EEF5461" w14:textId="77777777" w:rsidR="007F74F4" w:rsidRPr="004F7167" w:rsidRDefault="007F74F4" w:rsidP="004F7167"/>
        </w:tc>
        <w:tc>
          <w:tcPr>
            <w:tcW w:w="720" w:type="dxa"/>
            <w:vAlign w:val="center"/>
          </w:tcPr>
          <w:p w14:paraId="3E84FB02" w14:textId="77777777" w:rsidR="007F74F4" w:rsidRPr="004F7167" w:rsidRDefault="007F74F4" w:rsidP="004F7167"/>
        </w:tc>
        <w:tc>
          <w:tcPr>
            <w:tcW w:w="720" w:type="dxa"/>
            <w:vAlign w:val="center"/>
          </w:tcPr>
          <w:p w14:paraId="0E9E599D" w14:textId="77777777" w:rsidR="007F74F4" w:rsidRPr="004F7167" w:rsidRDefault="007F74F4" w:rsidP="004F7167"/>
        </w:tc>
        <w:tc>
          <w:tcPr>
            <w:tcW w:w="720" w:type="dxa"/>
            <w:vAlign w:val="center"/>
          </w:tcPr>
          <w:p w14:paraId="6BE0A65D" w14:textId="77777777" w:rsidR="007F74F4" w:rsidRPr="004F7167" w:rsidRDefault="007F74F4" w:rsidP="004F7167"/>
        </w:tc>
        <w:tc>
          <w:tcPr>
            <w:tcW w:w="720" w:type="dxa"/>
            <w:tcBorders>
              <w:right w:val="single" w:sz="4" w:space="0" w:color="000000"/>
            </w:tcBorders>
            <w:vAlign w:val="center"/>
          </w:tcPr>
          <w:p w14:paraId="245B1ED2" w14:textId="77777777" w:rsidR="007F74F4" w:rsidRPr="004F7167" w:rsidRDefault="007F74F4" w:rsidP="004F7167"/>
        </w:tc>
        <w:tc>
          <w:tcPr>
            <w:tcW w:w="720" w:type="dxa"/>
            <w:tcBorders>
              <w:left w:val="single" w:sz="4" w:space="0" w:color="000000"/>
            </w:tcBorders>
            <w:vAlign w:val="center"/>
          </w:tcPr>
          <w:p w14:paraId="56BA1A75" w14:textId="77777777" w:rsidR="007F74F4" w:rsidRPr="004F7167" w:rsidRDefault="007F74F4" w:rsidP="004F7167"/>
        </w:tc>
        <w:tc>
          <w:tcPr>
            <w:tcW w:w="720" w:type="dxa"/>
            <w:vAlign w:val="center"/>
          </w:tcPr>
          <w:p w14:paraId="3C95CEE0" w14:textId="77777777" w:rsidR="007F74F4" w:rsidRPr="004F7167" w:rsidRDefault="007F74F4" w:rsidP="004F7167"/>
        </w:tc>
        <w:tc>
          <w:tcPr>
            <w:tcW w:w="720" w:type="dxa"/>
            <w:vAlign w:val="center"/>
          </w:tcPr>
          <w:p w14:paraId="5A2E2F15" w14:textId="77777777" w:rsidR="007F74F4" w:rsidRPr="004F7167" w:rsidRDefault="007F74F4" w:rsidP="004F7167"/>
        </w:tc>
        <w:tc>
          <w:tcPr>
            <w:tcW w:w="720" w:type="dxa"/>
            <w:vAlign w:val="center"/>
          </w:tcPr>
          <w:p w14:paraId="38D10BF3" w14:textId="77777777" w:rsidR="007F74F4" w:rsidRPr="004F7167" w:rsidRDefault="007F74F4" w:rsidP="004F7167"/>
        </w:tc>
        <w:tc>
          <w:tcPr>
            <w:tcW w:w="720" w:type="dxa"/>
            <w:tcBorders>
              <w:right w:val="single" w:sz="4" w:space="0" w:color="000000"/>
            </w:tcBorders>
            <w:vAlign w:val="center"/>
          </w:tcPr>
          <w:p w14:paraId="46C44284" w14:textId="77777777" w:rsidR="007F74F4" w:rsidRPr="004F7167" w:rsidRDefault="007F74F4" w:rsidP="004F7167"/>
        </w:tc>
        <w:tc>
          <w:tcPr>
            <w:tcW w:w="720" w:type="dxa"/>
            <w:vAlign w:val="center"/>
          </w:tcPr>
          <w:p w14:paraId="7238A89A" w14:textId="77777777" w:rsidR="007F74F4" w:rsidRPr="004F7167" w:rsidRDefault="007F74F4" w:rsidP="004F7167"/>
        </w:tc>
        <w:tc>
          <w:tcPr>
            <w:tcW w:w="720" w:type="dxa"/>
            <w:vAlign w:val="center"/>
          </w:tcPr>
          <w:p w14:paraId="02A9164F" w14:textId="77777777" w:rsidR="007F74F4" w:rsidRPr="004F7167" w:rsidRDefault="007F74F4" w:rsidP="004F7167"/>
        </w:tc>
        <w:tc>
          <w:tcPr>
            <w:tcW w:w="720" w:type="dxa"/>
            <w:vAlign w:val="center"/>
          </w:tcPr>
          <w:p w14:paraId="2BC979A4" w14:textId="77777777" w:rsidR="007F74F4" w:rsidRPr="004F7167" w:rsidRDefault="007F74F4" w:rsidP="004F7167"/>
        </w:tc>
        <w:tc>
          <w:tcPr>
            <w:tcW w:w="720" w:type="dxa"/>
            <w:vAlign w:val="center"/>
          </w:tcPr>
          <w:p w14:paraId="6B4C511C" w14:textId="77777777" w:rsidR="007F74F4" w:rsidRPr="004F7167" w:rsidRDefault="007F74F4" w:rsidP="004F7167"/>
        </w:tc>
        <w:tc>
          <w:tcPr>
            <w:tcW w:w="720" w:type="dxa"/>
            <w:tcBorders>
              <w:right w:val="single" w:sz="4" w:space="0" w:color="000000"/>
            </w:tcBorders>
            <w:vAlign w:val="center"/>
          </w:tcPr>
          <w:p w14:paraId="69D0896B" w14:textId="77777777" w:rsidR="007F74F4" w:rsidRPr="004F7167" w:rsidRDefault="007F74F4" w:rsidP="004F7167"/>
        </w:tc>
        <w:tc>
          <w:tcPr>
            <w:tcW w:w="590" w:type="dxa"/>
            <w:vAlign w:val="center"/>
          </w:tcPr>
          <w:p w14:paraId="0034BD98" w14:textId="77777777" w:rsidR="007F74F4" w:rsidRPr="004F7167" w:rsidRDefault="007F74F4" w:rsidP="004F7167"/>
        </w:tc>
        <w:tc>
          <w:tcPr>
            <w:tcW w:w="590" w:type="dxa"/>
            <w:vAlign w:val="center"/>
          </w:tcPr>
          <w:p w14:paraId="025A1D08" w14:textId="77777777" w:rsidR="007F74F4" w:rsidRPr="004F7167" w:rsidRDefault="007F74F4" w:rsidP="004F7167"/>
        </w:tc>
        <w:tc>
          <w:tcPr>
            <w:tcW w:w="590" w:type="dxa"/>
            <w:vAlign w:val="center"/>
          </w:tcPr>
          <w:p w14:paraId="561860D9" w14:textId="77777777" w:rsidR="007F74F4" w:rsidRPr="004F7167" w:rsidRDefault="007F74F4" w:rsidP="004F7167"/>
        </w:tc>
        <w:tc>
          <w:tcPr>
            <w:tcW w:w="590" w:type="dxa"/>
            <w:vAlign w:val="center"/>
          </w:tcPr>
          <w:p w14:paraId="00483BBE" w14:textId="77777777" w:rsidR="007F74F4" w:rsidRPr="004F7167" w:rsidRDefault="007F74F4" w:rsidP="004F7167"/>
        </w:tc>
        <w:tc>
          <w:tcPr>
            <w:tcW w:w="590" w:type="dxa"/>
            <w:tcBorders>
              <w:right w:val="single" w:sz="4" w:space="0" w:color="000000"/>
            </w:tcBorders>
            <w:vAlign w:val="center"/>
          </w:tcPr>
          <w:p w14:paraId="6E28902F" w14:textId="77777777" w:rsidR="007F74F4" w:rsidRPr="004F7167" w:rsidRDefault="007F74F4" w:rsidP="004F7167"/>
        </w:tc>
      </w:tr>
      <w:tr w:rsidR="007F74F4" w:rsidRPr="004F7167" w14:paraId="176403B1" w14:textId="77777777">
        <w:trPr>
          <w:trHeight w:val="256"/>
          <w:jc w:val="center"/>
        </w:trPr>
        <w:tc>
          <w:tcPr>
            <w:tcW w:w="1091" w:type="dxa"/>
            <w:tcBorders>
              <w:bottom w:val="single" w:sz="4" w:space="0" w:color="000000"/>
            </w:tcBorders>
            <w:vAlign w:val="center"/>
          </w:tcPr>
          <w:p w14:paraId="477BBD58" w14:textId="77777777" w:rsidR="007F74F4" w:rsidRPr="004F7167" w:rsidRDefault="00000000" w:rsidP="004F7167">
            <w:r w:rsidRPr="004F7167">
              <w:t xml:space="preserve">  F-CGUUGC-3’f</w:t>
            </w:r>
            <w:r w:rsidRPr="004F7167">
              <w:br/>
              <w:t xml:space="preserve"> Q-GCAACG-5’</w:t>
            </w:r>
          </w:p>
        </w:tc>
        <w:tc>
          <w:tcPr>
            <w:tcW w:w="720" w:type="dxa"/>
            <w:tcBorders>
              <w:left w:val="single" w:sz="4" w:space="0" w:color="000000"/>
              <w:bottom w:val="single" w:sz="4" w:space="0" w:color="000000"/>
            </w:tcBorders>
            <w:vAlign w:val="center"/>
          </w:tcPr>
          <w:p w14:paraId="711BBD85" w14:textId="77777777" w:rsidR="007F74F4" w:rsidRPr="004F7167" w:rsidRDefault="007F74F4" w:rsidP="004F7167"/>
        </w:tc>
        <w:tc>
          <w:tcPr>
            <w:tcW w:w="720" w:type="dxa"/>
            <w:tcBorders>
              <w:bottom w:val="single" w:sz="4" w:space="0" w:color="000000"/>
            </w:tcBorders>
            <w:vAlign w:val="center"/>
          </w:tcPr>
          <w:p w14:paraId="50428E60" w14:textId="77777777" w:rsidR="007F74F4" w:rsidRPr="004F7167" w:rsidRDefault="007F74F4" w:rsidP="004F7167"/>
        </w:tc>
        <w:tc>
          <w:tcPr>
            <w:tcW w:w="720" w:type="dxa"/>
            <w:tcBorders>
              <w:bottom w:val="single" w:sz="4" w:space="0" w:color="000000"/>
            </w:tcBorders>
            <w:vAlign w:val="center"/>
          </w:tcPr>
          <w:p w14:paraId="245CEAD8" w14:textId="77777777" w:rsidR="007F74F4" w:rsidRPr="004F7167" w:rsidRDefault="007F74F4" w:rsidP="004F7167"/>
        </w:tc>
        <w:tc>
          <w:tcPr>
            <w:tcW w:w="720" w:type="dxa"/>
            <w:tcBorders>
              <w:bottom w:val="single" w:sz="4" w:space="0" w:color="000000"/>
            </w:tcBorders>
            <w:vAlign w:val="center"/>
          </w:tcPr>
          <w:p w14:paraId="1BAA1E83" w14:textId="77777777" w:rsidR="007F74F4" w:rsidRPr="004F7167" w:rsidRDefault="007F74F4" w:rsidP="004F7167"/>
        </w:tc>
        <w:tc>
          <w:tcPr>
            <w:tcW w:w="720" w:type="dxa"/>
            <w:tcBorders>
              <w:bottom w:val="single" w:sz="4" w:space="0" w:color="000000"/>
              <w:right w:val="single" w:sz="4" w:space="0" w:color="000000"/>
            </w:tcBorders>
            <w:vAlign w:val="center"/>
          </w:tcPr>
          <w:p w14:paraId="68614A59" w14:textId="77777777" w:rsidR="007F74F4" w:rsidRPr="004F7167" w:rsidRDefault="007F74F4" w:rsidP="004F7167"/>
        </w:tc>
        <w:tc>
          <w:tcPr>
            <w:tcW w:w="720" w:type="dxa"/>
            <w:tcBorders>
              <w:left w:val="single" w:sz="4" w:space="0" w:color="000000"/>
              <w:bottom w:val="single" w:sz="4" w:space="0" w:color="000000"/>
            </w:tcBorders>
            <w:vAlign w:val="center"/>
          </w:tcPr>
          <w:p w14:paraId="776E3276" w14:textId="77777777" w:rsidR="007F74F4" w:rsidRPr="004F7167" w:rsidRDefault="007F74F4" w:rsidP="004F7167"/>
        </w:tc>
        <w:tc>
          <w:tcPr>
            <w:tcW w:w="720" w:type="dxa"/>
            <w:tcBorders>
              <w:bottom w:val="single" w:sz="4" w:space="0" w:color="000000"/>
            </w:tcBorders>
            <w:vAlign w:val="center"/>
          </w:tcPr>
          <w:p w14:paraId="5992DBEA" w14:textId="77777777" w:rsidR="007F74F4" w:rsidRPr="004F7167" w:rsidRDefault="007F74F4" w:rsidP="004F7167"/>
        </w:tc>
        <w:tc>
          <w:tcPr>
            <w:tcW w:w="720" w:type="dxa"/>
            <w:tcBorders>
              <w:bottom w:val="single" w:sz="4" w:space="0" w:color="000000"/>
            </w:tcBorders>
            <w:vAlign w:val="center"/>
          </w:tcPr>
          <w:p w14:paraId="720B945E" w14:textId="77777777" w:rsidR="007F74F4" w:rsidRPr="004F7167" w:rsidRDefault="007F74F4" w:rsidP="004F7167"/>
        </w:tc>
        <w:tc>
          <w:tcPr>
            <w:tcW w:w="720" w:type="dxa"/>
            <w:tcBorders>
              <w:bottom w:val="single" w:sz="4" w:space="0" w:color="000000"/>
            </w:tcBorders>
            <w:vAlign w:val="center"/>
          </w:tcPr>
          <w:p w14:paraId="4147DDB9" w14:textId="77777777" w:rsidR="007F74F4" w:rsidRPr="004F7167" w:rsidRDefault="007F74F4" w:rsidP="004F7167"/>
        </w:tc>
        <w:tc>
          <w:tcPr>
            <w:tcW w:w="720" w:type="dxa"/>
            <w:tcBorders>
              <w:bottom w:val="single" w:sz="4" w:space="0" w:color="000000"/>
              <w:right w:val="single" w:sz="4" w:space="0" w:color="000000"/>
            </w:tcBorders>
            <w:vAlign w:val="center"/>
          </w:tcPr>
          <w:p w14:paraId="7D11DA8B" w14:textId="77777777" w:rsidR="007F74F4" w:rsidRPr="004F7167" w:rsidRDefault="007F74F4" w:rsidP="004F7167"/>
        </w:tc>
        <w:tc>
          <w:tcPr>
            <w:tcW w:w="720" w:type="dxa"/>
            <w:tcBorders>
              <w:bottom w:val="single" w:sz="4" w:space="0" w:color="000000"/>
            </w:tcBorders>
            <w:vAlign w:val="center"/>
          </w:tcPr>
          <w:p w14:paraId="30FA0C9E" w14:textId="77777777" w:rsidR="007F74F4" w:rsidRPr="004F7167" w:rsidRDefault="007F74F4" w:rsidP="004F7167"/>
        </w:tc>
        <w:tc>
          <w:tcPr>
            <w:tcW w:w="720" w:type="dxa"/>
            <w:tcBorders>
              <w:bottom w:val="single" w:sz="4" w:space="0" w:color="000000"/>
            </w:tcBorders>
            <w:vAlign w:val="center"/>
          </w:tcPr>
          <w:p w14:paraId="03C2E8A3" w14:textId="77777777" w:rsidR="007F74F4" w:rsidRPr="004F7167" w:rsidRDefault="007F74F4" w:rsidP="004F7167"/>
        </w:tc>
        <w:tc>
          <w:tcPr>
            <w:tcW w:w="720" w:type="dxa"/>
            <w:tcBorders>
              <w:bottom w:val="single" w:sz="4" w:space="0" w:color="000000"/>
            </w:tcBorders>
            <w:vAlign w:val="center"/>
          </w:tcPr>
          <w:p w14:paraId="67636385" w14:textId="77777777" w:rsidR="007F74F4" w:rsidRPr="004F7167" w:rsidRDefault="007F74F4" w:rsidP="004F7167"/>
        </w:tc>
        <w:tc>
          <w:tcPr>
            <w:tcW w:w="720" w:type="dxa"/>
            <w:tcBorders>
              <w:bottom w:val="single" w:sz="4" w:space="0" w:color="000000"/>
            </w:tcBorders>
            <w:vAlign w:val="center"/>
          </w:tcPr>
          <w:p w14:paraId="6AEDC8E5" w14:textId="77777777" w:rsidR="007F74F4" w:rsidRPr="004F7167" w:rsidRDefault="007F74F4" w:rsidP="004F7167"/>
        </w:tc>
        <w:tc>
          <w:tcPr>
            <w:tcW w:w="720" w:type="dxa"/>
            <w:tcBorders>
              <w:bottom w:val="single" w:sz="4" w:space="0" w:color="000000"/>
              <w:right w:val="single" w:sz="4" w:space="0" w:color="000000"/>
            </w:tcBorders>
            <w:vAlign w:val="center"/>
          </w:tcPr>
          <w:p w14:paraId="3F40E264" w14:textId="77777777" w:rsidR="007F74F4" w:rsidRPr="004F7167" w:rsidRDefault="007F74F4" w:rsidP="004F7167"/>
        </w:tc>
        <w:tc>
          <w:tcPr>
            <w:tcW w:w="590" w:type="dxa"/>
            <w:tcBorders>
              <w:bottom w:val="single" w:sz="4" w:space="0" w:color="000000"/>
            </w:tcBorders>
            <w:vAlign w:val="center"/>
          </w:tcPr>
          <w:p w14:paraId="3739F111" w14:textId="77777777" w:rsidR="007F74F4" w:rsidRPr="004F7167" w:rsidRDefault="007F74F4" w:rsidP="004F7167"/>
        </w:tc>
        <w:tc>
          <w:tcPr>
            <w:tcW w:w="590" w:type="dxa"/>
            <w:tcBorders>
              <w:bottom w:val="single" w:sz="4" w:space="0" w:color="000000"/>
            </w:tcBorders>
            <w:vAlign w:val="center"/>
          </w:tcPr>
          <w:p w14:paraId="44E1F1BE" w14:textId="77777777" w:rsidR="007F74F4" w:rsidRPr="004F7167" w:rsidRDefault="007F74F4" w:rsidP="004F7167"/>
        </w:tc>
        <w:tc>
          <w:tcPr>
            <w:tcW w:w="590" w:type="dxa"/>
            <w:tcBorders>
              <w:bottom w:val="single" w:sz="4" w:space="0" w:color="000000"/>
            </w:tcBorders>
            <w:vAlign w:val="center"/>
          </w:tcPr>
          <w:p w14:paraId="2B03D453" w14:textId="77777777" w:rsidR="007F74F4" w:rsidRPr="004F7167" w:rsidRDefault="007F74F4" w:rsidP="004F7167"/>
        </w:tc>
        <w:tc>
          <w:tcPr>
            <w:tcW w:w="590" w:type="dxa"/>
            <w:tcBorders>
              <w:bottom w:val="single" w:sz="4" w:space="0" w:color="000000"/>
            </w:tcBorders>
            <w:vAlign w:val="center"/>
          </w:tcPr>
          <w:p w14:paraId="4CF546DF" w14:textId="77777777" w:rsidR="007F74F4" w:rsidRPr="004F7167" w:rsidRDefault="007F74F4" w:rsidP="004F7167"/>
        </w:tc>
        <w:tc>
          <w:tcPr>
            <w:tcW w:w="590" w:type="dxa"/>
            <w:tcBorders>
              <w:bottom w:val="single" w:sz="4" w:space="0" w:color="000000"/>
              <w:right w:val="single" w:sz="4" w:space="0" w:color="000000"/>
            </w:tcBorders>
            <w:vAlign w:val="center"/>
          </w:tcPr>
          <w:p w14:paraId="78ACC73A" w14:textId="77777777" w:rsidR="007F74F4" w:rsidRPr="004F7167" w:rsidRDefault="007F74F4" w:rsidP="004F7167"/>
        </w:tc>
      </w:tr>
    </w:tbl>
    <w:p w14:paraId="72EE6E72" w14:textId="77777777" w:rsidR="007F74F4" w:rsidRPr="004F7167" w:rsidRDefault="00000000" w:rsidP="004F7167">
      <w:r w:rsidRPr="004F7167">
        <w:t>aDetermined with method 1, fitting curves individually and averaging the results.</w:t>
      </w:r>
    </w:p>
    <w:p w14:paraId="401000C1" w14:textId="77777777" w:rsidR="007F74F4" w:rsidRPr="004F7167" w:rsidRDefault="00000000" w:rsidP="004F7167">
      <w:r w:rsidRPr="004F7167">
        <w:t>bDetermined with method 2, 1/Tm versus lnCt analysis.</w:t>
      </w:r>
    </w:p>
    <w:p w14:paraId="40F9B0F9" w14:textId="77777777" w:rsidR="007F74F4" w:rsidRPr="004F7167" w:rsidRDefault="00000000" w:rsidP="004F7167">
      <w:r w:rsidRPr="004F7167">
        <w:lastRenderedPageBreak/>
        <w:t>cDetermined with method 3, globally fitting all curves with the same non-linear model.</w:t>
      </w:r>
    </w:p>
    <w:p w14:paraId="46071786" w14:textId="77777777" w:rsidR="007F74F4" w:rsidRPr="004F7167" w:rsidRDefault="00000000" w:rsidP="004F7167">
      <w:r w:rsidRPr="004F7167">
        <w:t>dExpectation maximized Tm at a Ct of 0.1 mM.</w:t>
      </w:r>
    </w:p>
    <w:p w14:paraId="191E4C12" w14:textId="77777777" w:rsidR="007F74F4" w:rsidRPr="004F7167" w:rsidRDefault="00000000" w:rsidP="004F7167">
      <w:r w:rsidRPr="004F7167">
        <w:t>eData compiled from a published source.1</w:t>
      </w:r>
    </w:p>
    <w:p w14:paraId="3A590098" w14:textId="77777777" w:rsidR="007F74F4" w:rsidRPr="004F7167" w:rsidRDefault="00000000" w:rsidP="004F7167">
      <w:pPr>
        <w:sectPr w:rsidR="007F74F4" w:rsidRPr="004F7167">
          <w:footerReference w:type="default" r:id="rId20"/>
          <w:pgSz w:w="15840" w:h="12240" w:orient="landscape"/>
          <w:pgMar w:top="1134" w:right="390" w:bottom="1647" w:left="493" w:header="0" w:footer="1134" w:gutter="0"/>
          <w:cols w:space="720"/>
          <w:formProt w:val="0"/>
          <w:docGrid w:linePitch="600" w:charSpace="40960"/>
        </w:sectPr>
      </w:pPr>
      <w:r w:rsidRPr="004F7167">
        <w:t>fData compiled in this work.</w:t>
      </w:r>
      <w:r w:rsidRPr="004F7167">
        <w:br w:type="page"/>
      </w:r>
    </w:p>
    <w:p w14:paraId="03788796" w14:textId="77777777" w:rsidR="007F74F4" w:rsidRPr="004F7167" w:rsidRDefault="00000000" w:rsidP="004F7167">
      <w:pPr>
        <w:pStyle w:val="Heading1"/>
      </w:pPr>
      <w:bookmarkStart w:id="32" w:name="_Toc1117940721"/>
      <w:bookmarkStart w:id="33" w:name="_Toc1085136791"/>
      <w:bookmarkStart w:id="34" w:name="_Toc118105647"/>
      <w:r w:rsidRPr="004F7167">
        <w:lastRenderedPageBreak/>
        <w:t>Supplementary information references</w:t>
      </w:r>
      <w:bookmarkEnd w:id="32"/>
      <w:bookmarkEnd w:id="33"/>
      <w:bookmarkEnd w:id="34"/>
    </w:p>
    <w:p w14:paraId="21728F4B" w14:textId="77777777" w:rsidR="00DB622D" w:rsidRPr="00DB622D" w:rsidRDefault="00C96309" w:rsidP="00DB622D">
      <w:pPr>
        <w:pStyle w:val="Bibliography"/>
      </w:pPr>
      <w:r>
        <w:fldChar w:fldCharType="begin"/>
      </w:r>
      <w:r w:rsidR="00DB622D">
        <w:instrText xml:space="preserve"> ADDIN ZOTERO_BIBL {"uncited":[],"omitted":[],"custom":[]} CSL_BIBLIOGRAPHY </w:instrText>
      </w:r>
      <w:r>
        <w:fldChar w:fldCharType="separate"/>
      </w:r>
      <w:r w:rsidR="00DB622D" w:rsidRPr="00DB622D">
        <w:t>(1)</w:t>
      </w:r>
      <w:r w:rsidR="00DB622D" w:rsidRPr="00DB622D">
        <w:tab/>
      </w:r>
      <w:r w:rsidR="00DB622D" w:rsidRPr="00DB622D">
        <w:rPr>
          <w:i/>
          <w:iCs/>
        </w:rPr>
        <w:t>Handbook of Biochemistry and Molecular Biology : Nucleic Acids</w:t>
      </w:r>
      <w:r w:rsidR="00DB622D" w:rsidRPr="00DB622D">
        <w:t>; Cleveland : CRC Press, 1975.</w:t>
      </w:r>
    </w:p>
    <w:p w14:paraId="42EFF75A" w14:textId="77777777" w:rsidR="00DB622D" w:rsidRPr="00DB622D" w:rsidRDefault="00DB622D" w:rsidP="00DB622D">
      <w:pPr>
        <w:pStyle w:val="Bibliography"/>
      </w:pPr>
      <w:r w:rsidRPr="00DB622D">
        <w:t>(2)</w:t>
      </w:r>
      <w:r w:rsidRPr="00DB622D">
        <w:tab/>
        <w:t xml:space="preserve">Puglisi, J. D.; Tinoco, I. Absorbance Melting Curves of RNA. In </w:t>
      </w:r>
      <w:r w:rsidRPr="00DB622D">
        <w:rPr>
          <w:i/>
          <w:iCs/>
        </w:rPr>
        <w:t>Methods in Enzymology</w:t>
      </w:r>
      <w:r w:rsidRPr="00DB622D">
        <w:t>; RNA Processing Part A: General Methods; Academic Press, 1989; Vol. 180, pp 304–325. https://doi.org/10.1016/0076-6879(89)80108-9.</w:t>
      </w:r>
    </w:p>
    <w:p w14:paraId="0AF12000" w14:textId="77777777" w:rsidR="00DB622D" w:rsidRPr="00DB622D" w:rsidRDefault="00DB622D" w:rsidP="00DB622D">
      <w:pPr>
        <w:pStyle w:val="Bibliography"/>
      </w:pPr>
      <w:r w:rsidRPr="00DB622D">
        <w:t>(3)</w:t>
      </w:r>
      <w:r w:rsidRPr="00DB622D">
        <w:tab/>
        <w:t xml:space="preserve">Gralla, J.; Crothers, D. M. Free Energy of Imperfect Nucleic Acid Helices: III. Small Internal Loops Resulting from Mismatches. </w:t>
      </w:r>
      <w:r w:rsidRPr="00DB622D">
        <w:rPr>
          <w:i/>
          <w:iCs/>
        </w:rPr>
        <w:t>J. Mol. Biol.</w:t>
      </w:r>
      <w:r w:rsidRPr="00DB622D">
        <w:t xml:space="preserve"> </w:t>
      </w:r>
      <w:r w:rsidRPr="00DB622D">
        <w:rPr>
          <w:b/>
          <w:bCs/>
        </w:rPr>
        <w:t>1973</w:t>
      </w:r>
      <w:r w:rsidRPr="00DB622D">
        <w:t xml:space="preserve">, </w:t>
      </w:r>
      <w:r w:rsidRPr="00DB622D">
        <w:rPr>
          <w:i/>
          <w:iCs/>
        </w:rPr>
        <w:t>78</w:t>
      </w:r>
      <w:r w:rsidRPr="00DB622D">
        <w:t xml:space="preserve"> (2), 301–319. https://doi.org/10.1016/0022-2836(73)90118-6.</w:t>
      </w:r>
    </w:p>
    <w:p w14:paraId="5F654D7B" w14:textId="77777777" w:rsidR="00DB622D" w:rsidRPr="00DB622D" w:rsidRDefault="00DB622D" w:rsidP="00DB622D">
      <w:pPr>
        <w:pStyle w:val="Bibliography"/>
      </w:pPr>
      <w:r w:rsidRPr="00DB622D">
        <w:t>(4)</w:t>
      </w:r>
      <w:r w:rsidRPr="00DB622D">
        <w:tab/>
        <w:t xml:space="preserve">Xia, T.; SantaLucia, J.; Burkard, M. E.; Kierzek, R.; Schroeder, S. J.; Jiao, X.; Cox, C.; Turner, D. H. Thermodynamic Parameters for an Expanded Nearest-Neighbor Model for Formation of RNA Duplexes with Watson−Crick Base Pairs </w:t>
      </w:r>
      <w:r w:rsidRPr="00DB622D">
        <w:rPr>
          <w:vertAlign w:val="superscript"/>
        </w:rPr>
        <w:t>†</w:t>
      </w:r>
      <w:r w:rsidRPr="00DB622D">
        <w:t xml:space="preserve">. </w:t>
      </w:r>
      <w:r w:rsidRPr="00DB622D">
        <w:rPr>
          <w:i/>
          <w:iCs/>
        </w:rPr>
        <w:t>Biochemistry</w:t>
      </w:r>
      <w:r w:rsidRPr="00DB622D">
        <w:t xml:space="preserve"> </w:t>
      </w:r>
      <w:r w:rsidRPr="00DB622D">
        <w:rPr>
          <w:b/>
          <w:bCs/>
        </w:rPr>
        <w:t>1998</w:t>
      </w:r>
      <w:r w:rsidRPr="00DB622D">
        <w:t xml:space="preserve">, </w:t>
      </w:r>
      <w:r w:rsidRPr="00DB622D">
        <w:rPr>
          <w:i/>
          <w:iCs/>
        </w:rPr>
        <w:t>37</w:t>
      </w:r>
      <w:r w:rsidRPr="00DB622D">
        <w:t xml:space="preserve"> (42), 14719–14735. https://doi.org/10.1021/bi9809425.</w:t>
      </w:r>
    </w:p>
    <w:p w14:paraId="4C5A4B56" w14:textId="77777777" w:rsidR="00DB622D" w:rsidRPr="00DB622D" w:rsidRDefault="00DB622D" w:rsidP="00DB622D">
      <w:pPr>
        <w:pStyle w:val="Bibliography"/>
      </w:pPr>
      <w:r w:rsidRPr="00DB622D">
        <w:t>(5)</w:t>
      </w:r>
      <w:r w:rsidRPr="00DB622D">
        <w:tab/>
        <w:t xml:space="preserve">Antao, V. P.; Tinoco, I., Jr. Thermodynamic Parameters for Loop Formation in RNA and DNA Hairpin Tetraloops. </w:t>
      </w:r>
      <w:r w:rsidRPr="00DB622D">
        <w:rPr>
          <w:i/>
          <w:iCs/>
        </w:rPr>
        <w:t>Nucleic Acids Res.</w:t>
      </w:r>
      <w:r w:rsidRPr="00DB622D">
        <w:t xml:space="preserve"> </w:t>
      </w:r>
      <w:r w:rsidRPr="00DB622D">
        <w:rPr>
          <w:b/>
          <w:bCs/>
        </w:rPr>
        <w:t>1992</w:t>
      </w:r>
      <w:r w:rsidRPr="00DB622D">
        <w:t xml:space="preserve">, </w:t>
      </w:r>
      <w:r w:rsidRPr="00DB622D">
        <w:rPr>
          <w:i/>
          <w:iCs/>
        </w:rPr>
        <w:t>20</w:t>
      </w:r>
      <w:r w:rsidRPr="00DB622D">
        <w:t xml:space="preserve"> (4), 819–824. https://doi.org/10.1093/nar/20.4.819.</w:t>
      </w:r>
    </w:p>
    <w:p w14:paraId="3F091269" w14:textId="77777777" w:rsidR="00DB622D" w:rsidRPr="00DB622D" w:rsidRDefault="00DB622D" w:rsidP="00DB622D">
      <w:pPr>
        <w:pStyle w:val="Bibliography"/>
      </w:pPr>
      <w:r w:rsidRPr="00DB622D">
        <w:t>(6)</w:t>
      </w:r>
      <w:r w:rsidRPr="00DB622D">
        <w:tab/>
        <w:t xml:space="preserve">Adams, M. S.; Znosko, B. M. Thermodynamic Characterization and Nearest Neighbor Parameters for RNA Duplexes under Molecular Crowding Conditions. </w:t>
      </w:r>
      <w:r w:rsidRPr="00DB622D">
        <w:rPr>
          <w:i/>
          <w:iCs/>
        </w:rPr>
        <w:t>Nucleic Acids Res.</w:t>
      </w:r>
      <w:r w:rsidRPr="00DB622D">
        <w:t xml:space="preserve"> </w:t>
      </w:r>
      <w:r w:rsidRPr="00DB622D">
        <w:rPr>
          <w:b/>
          <w:bCs/>
        </w:rPr>
        <w:t>2019</w:t>
      </w:r>
      <w:r w:rsidRPr="00DB622D">
        <w:t xml:space="preserve">, </w:t>
      </w:r>
      <w:r w:rsidRPr="00DB622D">
        <w:rPr>
          <w:i/>
          <w:iCs/>
        </w:rPr>
        <w:t>47</w:t>
      </w:r>
      <w:r w:rsidRPr="00DB622D">
        <w:t xml:space="preserve"> (7), 3658–3666. https://doi.org/10.1093/nar/gkz019.</w:t>
      </w:r>
    </w:p>
    <w:p w14:paraId="1E1F71D4" w14:textId="50A03DC7" w:rsidR="007F74F4" w:rsidRPr="004F7167" w:rsidRDefault="00C96309" w:rsidP="004F7167">
      <w:r>
        <w:fldChar w:fldCharType="end"/>
      </w:r>
    </w:p>
    <w:sectPr w:rsidR="007F74F4" w:rsidRPr="004F7167">
      <w:footerReference w:type="default" r:id="rId21"/>
      <w:pgSz w:w="12240" w:h="15840"/>
      <w:pgMar w:top="777" w:right="1440" w:bottom="1440" w:left="1440" w:header="0" w:footer="720" w:gutter="0"/>
      <w:cols w:space="720"/>
      <w:formProt w:val="0"/>
      <w:docGrid w:linePitch="10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10-31T11:45:00Z" w:initials="SJP">
    <w:p w14:paraId="43113F9B" w14:textId="77777777" w:rsidR="004C09C3" w:rsidRDefault="004C09C3" w:rsidP="002228C9">
      <w:pPr>
        <w:pStyle w:val="CommentText"/>
      </w:pPr>
      <w:r>
        <w:rPr>
          <w:rStyle w:val="CommentReference"/>
        </w:rPr>
        <w:annotationRef/>
      </w:r>
      <w:r>
        <w:t>Please add your ORCID</w:t>
      </w:r>
    </w:p>
  </w:comment>
  <w:comment w:id="1" w:author="Sieg, Jacob Philip" w:date="2022-10-31T11:45:00Z" w:initials="SJP">
    <w:p w14:paraId="42C74D91" w14:textId="77777777" w:rsidR="004C09C3" w:rsidRDefault="004C09C3" w:rsidP="00A313AE">
      <w:pPr>
        <w:pStyle w:val="CommentText"/>
      </w:pPr>
      <w:r>
        <w:rPr>
          <w:rStyle w:val="CommentReference"/>
        </w:rPr>
        <w:annotationRef/>
      </w:r>
      <w:r>
        <w:t>Please add your ORC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13F9B" w15:done="0"/>
  <w15:commentEx w15:paraId="42C74D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A33D4" w16cex:dateUtc="2022-10-31T15:45:00Z"/>
  <w16cex:commentExtensible w16cex:durableId="270A33EB" w16cex:dateUtc="2022-10-3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13F9B" w16cid:durableId="270A33D4"/>
  <w16cid:commentId w16cid:paraId="42C74D91" w16cid:durableId="270A33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5F5F3" w14:textId="77777777" w:rsidR="00550FB4" w:rsidRDefault="00550FB4">
      <w:r>
        <w:separator/>
      </w:r>
    </w:p>
  </w:endnote>
  <w:endnote w:type="continuationSeparator" w:id="0">
    <w:p w14:paraId="25A1FD0C" w14:textId="77777777" w:rsidR="00550FB4" w:rsidRDefault="00550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jaVu Sans">
    <w:altName w:val="Verdan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Arno Pro">
    <w:altName w:val="Cambria"/>
    <w:charset w:val="01"/>
    <w:family w:val="roman"/>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Myriad Pro Light">
    <w:altName w:val="Segoe UI Light"/>
    <w:charset w:val="01"/>
    <w:family w:val="roman"/>
    <w:pitch w:val="variable"/>
  </w:font>
  <w:font w:name="Noto Serif CJK SC">
    <w:panose1 w:val="00000000000000000000"/>
    <w:charset w:val="00"/>
    <w:family w:val="roman"/>
    <w:notTrueType/>
    <w:pitch w:val="default"/>
  </w:font>
  <w:font w:name="Liberation Serif">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94CD8" w14:textId="77777777" w:rsidR="00546944" w:rsidRDefault="005469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8CB3" w14:textId="0CB6BEE9" w:rsidR="007F74F4" w:rsidRDefault="00546944">
    <w:pPr>
      <w:pStyle w:val="Footer"/>
      <w:jc w:val="right"/>
    </w:pPr>
    <w:r>
      <w:rPr>
        <w:rFonts w:ascii="Times New Roman" w:hAnsi="Times New Roman" w:cs="Times New Roman"/>
      </w:rPr>
      <w:t>File S1</w:t>
    </w:r>
    <w:r w:rsidR="00000000">
      <w:rPr>
        <w:rFonts w:ascii="Times New Roman" w:hAnsi="Times New Roman" w:cs="Times New Roman"/>
      </w:rPr>
      <w:t xml:space="preserve"> supplemental </w:t>
    </w:r>
    <w:r>
      <w:rPr>
        <w:rFonts w:ascii="Times New Roman" w:hAnsi="Times New Roman" w:cs="Times New Roman"/>
      </w:rPr>
      <w:t xml:space="preserve">methods, </w:t>
    </w:r>
    <w:r w:rsidR="00000000">
      <w:rPr>
        <w:rFonts w:ascii="Times New Roman" w:hAnsi="Times New Roman" w:cs="Times New Roman"/>
      </w:rPr>
      <w:t>figures</w:t>
    </w:r>
    <w:r>
      <w:rPr>
        <w:rFonts w:ascii="Times New Roman" w:hAnsi="Times New Roman" w:cs="Times New Roman"/>
      </w:rPr>
      <w:t>,</w:t>
    </w:r>
    <w:r w:rsidR="00000000">
      <w:rPr>
        <w:rFonts w:ascii="Times New Roman" w:hAnsi="Times New Roman" w:cs="Times New Roman"/>
      </w:rPr>
      <w:t xml:space="preserve"> and tables p. </w:t>
    </w:r>
    <w:r w:rsidR="00000000">
      <w:rPr>
        <w:rFonts w:ascii="Times New Roman" w:hAnsi="Times New Roman" w:cs="Times New Roman"/>
      </w:rPr>
      <w:fldChar w:fldCharType="begin"/>
    </w:r>
    <w:r w:rsidR="00000000">
      <w:rPr>
        <w:rFonts w:ascii="Times New Roman" w:hAnsi="Times New Roman" w:cs="Times New Roman"/>
      </w:rPr>
      <w:instrText xml:space="preserve"> PAGE </w:instrText>
    </w:r>
    <w:r w:rsidR="00000000">
      <w:rPr>
        <w:rFonts w:ascii="Times New Roman" w:hAnsi="Times New Roman" w:cs="Times New Roman"/>
      </w:rPr>
      <w:fldChar w:fldCharType="separate"/>
    </w:r>
    <w:r w:rsidR="00000000">
      <w:rPr>
        <w:rFonts w:ascii="Times New Roman" w:hAnsi="Times New Roman" w:cs="Times New Roman"/>
      </w:rPr>
      <w:t>7</w:t>
    </w:r>
    <w:r w:rsidR="00000000">
      <w:rPr>
        <w:rFonts w:ascii="Times New Roman" w:hAnsi="Times New Roman" w:cs="Times New Roman"/>
      </w:rPr>
      <w:fldChar w:fldCharType="end"/>
    </w:r>
  </w:p>
  <w:p w14:paraId="1E9B70AB" w14:textId="77777777" w:rsidR="007F74F4" w:rsidRDefault="007F74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D45BB" w14:textId="77777777" w:rsidR="00546944" w:rsidRDefault="005469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94E80" w14:textId="77777777" w:rsidR="007F74F4" w:rsidRDefault="00000000">
    <w:pPr>
      <w:pStyle w:val="Footer"/>
      <w:jc w:val="right"/>
    </w:pPr>
    <w:r>
      <w:t xml:space="preserve">Sieg supplemental figures and tables p. </w:t>
    </w:r>
    <w:r>
      <w:fldChar w:fldCharType="begin"/>
    </w:r>
    <w:r>
      <w:instrText xml:space="preserve"> PAGE </w:instrText>
    </w:r>
    <w:r>
      <w:fldChar w:fldCharType="separate"/>
    </w:r>
    <w:r>
      <w:t>8</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A1C2" w14:textId="77777777" w:rsidR="007F74F4" w:rsidRDefault="00000000">
    <w:pPr>
      <w:pStyle w:val="Footer"/>
      <w:jc w:val="right"/>
    </w:pPr>
    <w:r>
      <w:rPr>
        <w:rFonts w:ascii="Times New Roman" w:hAnsi="Times New Roman" w:cs="Times New Roman"/>
      </w:rPr>
      <w:t xml:space="preserve">Sieg supplemental figures and tables p.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p>
  <w:p w14:paraId="77BA5ED3" w14:textId="77777777" w:rsidR="007F74F4" w:rsidRDefault="007F74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BBB023" w14:textId="77777777" w:rsidR="00550FB4" w:rsidRDefault="00550FB4">
      <w:r>
        <w:separator/>
      </w:r>
    </w:p>
  </w:footnote>
  <w:footnote w:type="continuationSeparator" w:id="0">
    <w:p w14:paraId="7AA92BBB" w14:textId="77777777" w:rsidR="00550FB4" w:rsidRDefault="00550F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276C7" w14:textId="77777777" w:rsidR="00546944" w:rsidRDefault="005469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2ECEE" w14:textId="77777777" w:rsidR="00546944" w:rsidRDefault="005469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FA22" w14:textId="77777777" w:rsidR="00546944" w:rsidRDefault="00546944">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F74F4"/>
    <w:rsid w:val="000217AD"/>
    <w:rsid w:val="00093DC4"/>
    <w:rsid w:val="000961D5"/>
    <w:rsid w:val="000D5DF0"/>
    <w:rsid w:val="00142497"/>
    <w:rsid w:val="00162E8A"/>
    <w:rsid w:val="001F6DB8"/>
    <w:rsid w:val="00207A9E"/>
    <w:rsid w:val="00213103"/>
    <w:rsid w:val="0025113B"/>
    <w:rsid w:val="00273F5B"/>
    <w:rsid w:val="002B2228"/>
    <w:rsid w:val="002C4D59"/>
    <w:rsid w:val="00304DEB"/>
    <w:rsid w:val="003210DB"/>
    <w:rsid w:val="00344812"/>
    <w:rsid w:val="003631D3"/>
    <w:rsid w:val="003C208D"/>
    <w:rsid w:val="00412C50"/>
    <w:rsid w:val="00430A79"/>
    <w:rsid w:val="00445FFE"/>
    <w:rsid w:val="00461C57"/>
    <w:rsid w:val="00463FA1"/>
    <w:rsid w:val="00467055"/>
    <w:rsid w:val="00467C7D"/>
    <w:rsid w:val="00491D52"/>
    <w:rsid w:val="004A3754"/>
    <w:rsid w:val="004B37CE"/>
    <w:rsid w:val="004C09C3"/>
    <w:rsid w:val="004F0069"/>
    <w:rsid w:val="004F7167"/>
    <w:rsid w:val="0051699D"/>
    <w:rsid w:val="00522FD6"/>
    <w:rsid w:val="00546944"/>
    <w:rsid w:val="00550FB4"/>
    <w:rsid w:val="00567975"/>
    <w:rsid w:val="00577F5E"/>
    <w:rsid w:val="00664C7E"/>
    <w:rsid w:val="00673860"/>
    <w:rsid w:val="0068087E"/>
    <w:rsid w:val="00683CE2"/>
    <w:rsid w:val="0069322B"/>
    <w:rsid w:val="006B4815"/>
    <w:rsid w:val="00747197"/>
    <w:rsid w:val="007640BA"/>
    <w:rsid w:val="00781742"/>
    <w:rsid w:val="007F1875"/>
    <w:rsid w:val="007F74F4"/>
    <w:rsid w:val="00824546"/>
    <w:rsid w:val="00836465"/>
    <w:rsid w:val="00862361"/>
    <w:rsid w:val="008C0B8A"/>
    <w:rsid w:val="008F5B4C"/>
    <w:rsid w:val="009330C2"/>
    <w:rsid w:val="00996F5A"/>
    <w:rsid w:val="009F54F4"/>
    <w:rsid w:val="00A17109"/>
    <w:rsid w:val="00A42D93"/>
    <w:rsid w:val="00A46FC8"/>
    <w:rsid w:val="00AA294A"/>
    <w:rsid w:val="00AB64B7"/>
    <w:rsid w:val="00B139A7"/>
    <w:rsid w:val="00BE1FE3"/>
    <w:rsid w:val="00C05C1E"/>
    <w:rsid w:val="00C8597A"/>
    <w:rsid w:val="00C9534C"/>
    <w:rsid w:val="00C96309"/>
    <w:rsid w:val="00CC24AB"/>
    <w:rsid w:val="00D023A5"/>
    <w:rsid w:val="00D3500E"/>
    <w:rsid w:val="00DB1099"/>
    <w:rsid w:val="00DB622D"/>
    <w:rsid w:val="00DE1789"/>
    <w:rsid w:val="00DF000F"/>
    <w:rsid w:val="00E2070F"/>
    <w:rsid w:val="00E54A57"/>
    <w:rsid w:val="00E60490"/>
    <w:rsid w:val="00E63B72"/>
    <w:rsid w:val="00E73FBD"/>
    <w:rsid w:val="00ED7763"/>
    <w:rsid w:val="00EE42EC"/>
    <w:rsid w:val="00F17A3C"/>
    <w:rsid w:val="00F3633D"/>
    <w:rsid w:val="00F669F2"/>
    <w:rsid w:val="00F846EB"/>
    <w:rsid w:val="00F87767"/>
    <w:rsid w:val="00FA1DD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AECF4"/>
  <w15:docId w15:val="{8B455BC1-8CCB-4556-8EDB-6A0C9894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Arial"/>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overflowPunct w:val="0"/>
      <w:textAlignment w:val="baseline"/>
    </w:pPr>
  </w:style>
  <w:style w:type="paragraph" w:styleId="Heading1">
    <w:name w:val="heading 1"/>
    <w:basedOn w:val="Normal"/>
    <w:next w:val="Normal"/>
    <w:link w:val="Heading1Char"/>
    <w:uiPriority w:val="9"/>
    <w:qFormat/>
    <w:rsid w:val="00D023A5"/>
    <w:pPr>
      <w:keepNext/>
      <w:keepLines/>
      <w:spacing w:before="120" w:after="240"/>
      <w:outlineLvl w:val="0"/>
    </w:pPr>
    <w:rPr>
      <w:rFonts w:ascii="Times New Roman" w:hAnsi="Times New Roman"/>
      <w:b/>
      <w:color w:val="000000"/>
      <w:sz w:val="32"/>
      <w:szCs w:val="32"/>
    </w:rPr>
  </w:style>
  <w:style w:type="paragraph" w:styleId="Heading2">
    <w:name w:val="heading 2"/>
    <w:basedOn w:val="Heading"/>
    <w:next w:val="Textbody"/>
    <w:link w:val="Heading2Char"/>
    <w:uiPriority w:val="9"/>
    <w:unhideWhenUsed/>
    <w:qFormat/>
    <w:rsid w:val="004F7167"/>
    <w:pPr>
      <w:spacing w:before="0" w:after="0"/>
      <w:outlineLvl w:val="1"/>
    </w:pPr>
    <w:rPr>
      <w:rFonts w:ascii="Arial" w:eastAsia="DejaVu Sans" w:hAnsi="Arial" w:cs="DejaVu Sans"/>
      <w:b/>
      <w:bCs/>
      <w:sz w:val="20"/>
      <w:szCs w:val="36"/>
    </w:rPr>
  </w:style>
  <w:style w:type="paragraph" w:styleId="Heading3">
    <w:name w:val="heading 3"/>
    <w:basedOn w:val="Normal"/>
    <w:next w:val="Normal"/>
    <w:link w:val="Heading3Char"/>
    <w:uiPriority w:val="9"/>
    <w:unhideWhenUsed/>
    <w:qFormat/>
    <w:rsid w:val="00D3500E"/>
    <w:pPr>
      <w:keepNext/>
      <w:keepLines/>
      <w:spacing w:before="40"/>
      <w:outlineLvl w:val="2"/>
    </w:pPr>
    <w:rPr>
      <w:i/>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Hyperlink">
    <w:name w:val="Hyperlink"/>
    <w:basedOn w:val="DefaultParagraphFont"/>
    <w:uiPriority w:val="99"/>
    <w:qFormat/>
    <w:rPr>
      <w:color w:val="0563C1"/>
      <w:u w:val="single"/>
    </w:rPr>
  </w:style>
  <w:style w:type="character" w:styleId="UnresolvedMention">
    <w:name w:val="Unresolved Mention"/>
    <w:basedOn w:val="DefaultParagraphFont"/>
    <w:qFormat/>
    <w:rPr>
      <w:color w:val="605E5C"/>
      <w:shd w:val="clear" w:color="auto" w:fill="E1DFDD"/>
    </w:rPr>
  </w:style>
  <w:style w:type="character" w:styleId="HTMLSample">
    <w:name w:val="HTML Sample"/>
    <w:basedOn w:val="DefaultParagraphFont"/>
    <w:qFormat/>
    <w:rPr>
      <w:rFonts w:ascii="Courier New" w:eastAsia="Times New Roman" w:hAnsi="Courier New" w:cs="Courier New"/>
    </w:rPr>
  </w:style>
  <w:style w:type="character" w:styleId="PlaceholderText">
    <w:name w:val="Placeholder Text"/>
    <w:basedOn w:val="DefaultParagraphFont"/>
    <w:qFormat/>
    <w:rPr>
      <w:color w:val="808080"/>
    </w:rPr>
  </w:style>
  <w:style w:type="character" w:styleId="FollowedHyperlink">
    <w:name w:val="FollowedHyperlink"/>
    <w:basedOn w:val="DefaultParagraphFont"/>
    <w:rPr>
      <w:color w:val="954F72"/>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Times New Roman" w:eastAsia="Times New Roman" w:hAnsi="Times New Roman" w:cs="Times New Roman"/>
      <w:sz w:val="18"/>
      <w:szCs w:val="18"/>
    </w:rPr>
  </w:style>
  <w:style w:type="character" w:customStyle="1" w:styleId="StrongEmphasis">
    <w:name w:val="Strong Emphasis"/>
    <w:qFormat/>
    <w:rPr>
      <w:b/>
      <w:bCs/>
    </w:rPr>
  </w:style>
  <w:style w:type="character" w:customStyle="1" w:styleId="Heading1Char">
    <w:name w:val="Heading 1 Char"/>
    <w:basedOn w:val="DefaultParagraphFont"/>
    <w:link w:val="Heading1"/>
    <w:uiPriority w:val="9"/>
    <w:qFormat/>
    <w:rsid w:val="00D023A5"/>
    <w:rPr>
      <w:rFonts w:ascii="Times New Roman" w:hAnsi="Times New Roman"/>
      <w:b/>
      <w:color w:val="000000"/>
      <w:sz w:val="32"/>
      <w:szCs w:val="32"/>
    </w:rPr>
  </w:style>
  <w:style w:type="character" w:customStyle="1" w:styleId="StandardChar">
    <w:name w:val="Standard Char"/>
    <w:basedOn w:val="DefaultParagraphFont"/>
    <w:link w:val="Standard"/>
    <w:qFormat/>
  </w:style>
  <w:style w:type="character" w:customStyle="1" w:styleId="ChapterChar">
    <w:name w:val="Chapter Char"/>
    <w:basedOn w:val="StandardChar"/>
    <w:link w:val="Chapter"/>
    <w:qFormat/>
    <w:rPr>
      <w:rFonts w:ascii="Times New Roman" w:hAnsi="Times New Roman" w:cs="Times New Roman"/>
      <w:b/>
      <w:bCs/>
      <w:sz w:val="28"/>
      <w:szCs w:val="28"/>
    </w:rPr>
  </w:style>
  <w:style w:type="character" w:customStyle="1" w:styleId="NumberingSymbols">
    <w:name w:val="Numbering Symbols"/>
    <w:qFormat/>
  </w:style>
  <w:style w:type="character" w:customStyle="1" w:styleId="Heading3Char">
    <w:name w:val="Heading 3 Char"/>
    <w:basedOn w:val="DefaultParagraphFont"/>
    <w:link w:val="Heading3"/>
    <w:uiPriority w:val="9"/>
    <w:qFormat/>
    <w:rsid w:val="00D3500E"/>
    <w:rPr>
      <w:i/>
      <w:color w:val="000000"/>
      <w:szCs w:val="24"/>
    </w:rPr>
  </w:style>
  <w:style w:type="character" w:customStyle="1" w:styleId="Style1Char">
    <w:name w:val="Style1 Char"/>
    <w:basedOn w:val="StandardChar"/>
    <w:link w:val="Style1"/>
    <w:qFormat/>
  </w:style>
  <w:style w:type="character" w:styleId="SubtleEmphasis">
    <w:name w:val="Subtle Emphasis"/>
    <w:basedOn w:val="DefaultParagraphFont"/>
    <w:qFormat/>
    <w:rPr>
      <w:i/>
      <w:iCs/>
      <w:color w:val="404040"/>
    </w:rPr>
  </w:style>
  <w:style w:type="character" w:customStyle="1" w:styleId="html-italic">
    <w:name w:val="html-italic"/>
    <w:basedOn w:val="DefaultParagraphFont"/>
    <w:qFormat/>
  </w:style>
  <w:style w:type="character" w:customStyle="1" w:styleId="mn">
    <w:name w:val="mn"/>
    <w:basedOn w:val="DefaultParagraphFont"/>
    <w:qFormat/>
  </w:style>
  <w:style w:type="character" w:customStyle="1" w:styleId="mtext">
    <w:name w:val="mtext"/>
    <w:basedOn w:val="DefaultParagraphFont"/>
    <w:qFormat/>
    <w:rsid w:val="00D023A5"/>
    <w:rPr>
      <w:rFonts w:ascii="Arial" w:hAnsi="Arial"/>
      <w:sz w:val="20"/>
    </w:rPr>
  </w:style>
  <w:style w:type="character" w:customStyle="1" w:styleId="mo">
    <w:name w:val="mo"/>
    <w:basedOn w:val="DefaultParagraphFont"/>
    <w:qFormat/>
  </w:style>
  <w:style w:type="character" w:customStyle="1" w:styleId="mi">
    <w:name w:val="mi"/>
    <w:basedOn w:val="DefaultParagraphFont"/>
    <w:qFormat/>
  </w:style>
  <w:style w:type="character" w:customStyle="1" w:styleId="docsum-authors">
    <w:name w:val="docsum-authors"/>
    <w:basedOn w:val="DefaultParagraphFont"/>
    <w:qFormat/>
  </w:style>
  <w:style w:type="character" w:customStyle="1" w:styleId="docsum-journal-citation">
    <w:name w:val="docsum-journal-citation"/>
    <w:basedOn w:val="DefaultParagraphFont"/>
    <w:qFormat/>
  </w:style>
  <w:style w:type="character" w:customStyle="1" w:styleId="BDAbstractTitleChar">
    <w:name w:val="BD_Abstract_Title Char"/>
    <w:qFormat/>
    <w:rPr>
      <w:rFonts w:ascii="Arno Pro" w:eastAsia="Arno Pro" w:hAnsi="Arno Pro" w:cs="Arno Pro"/>
      <w:b/>
      <w:kern w:val="2"/>
      <w:sz w:val="19"/>
      <w:lang w:val="en-US" w:eastAsia="en-US" w:bidi="ar-SA"/>
    </w:rPr>
  </w:style>
  <w:style w:type="character" w:customStyle="1" w:styleId="IndexLink">
    <w:name w:val="Index Link"/>
    <w:qFormat/>
  </w:style>
  <w:style w:type="paragraph" w:customStyle="1" w:styleId="Heading">
    <w:name w:val="Heading"/>
    <w:basedOn w:val="Standard"/>
    <w:next w:val="Textbody"/>
    <w:link w:val="HeadingChar"/>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Textbody"/>
    <w:rPr>
      <w:rFonts w:cs="Lohit Devanagari"/>
    </w:rPr>
  </w:style>
  <w:style w:type="paragraph" w:styleId="Caption">
    <w:name w:val="caption"/>
    <w:basedOn w:val="Standard"/>
    <w:qFormat/>
    <w:pPr>
      <w:suppressLineNumbers/>
      <w:spacing w:before="120" w:after="120"/>
    </w:pPr>
    <w:rPr>
      <w:rFonts w:cs="Lohit Devanagari"/>
      <w:i/>
      <w:iCs/>
      <w:sz w:val="24"/>
      <w:szCs w:val="24"/>
    </w:rPr>
  </w:style>
  <w:style w:type="paragraph" w:customStyle="1" w:styleId="Index">
    <w:name w:val="Index"/>
    <w:basedOn w:val="Standard"/>
    <w:qFormat/>
    <w:pPr>
      <w:suppressLineNumbers/>
    </w:pPr>
    <w:rPr>
      <w:rFonts w:cs="Lohit Devanagari"/>
    </w:rPr>
  </w:style>
  <w:style w:type="paragraph" w:customStyle="1" w:styleId="Standard">
    <w:name w:val="Standard"/>
    <w:link w:val="StandardChar"/>
    <w:qFormat/>
    <w:pPr>
      <w:overflowPunct w:val="0"/>
      <w:spacing w:after="160" w:line="259" w:lineRule="auto"/>
      <w:textAlignment w:val="baseline"/>
    </w:pPr>
  </w:style>
  <w:style w:type="paragraph" w:customStyle="1" w:styleId="Textbody">
    <w:name w:val="Text body"/>
    <w:basedOn w:val="Standard"/>
    <w:qFormat/>
    <w:pPr>
      <w:spacing w:after="140" w:line="276" w:lineRule="auto"/>
    </w:pPr>
  </w:style>
  <w:style w:type="paragraph" w:customStyle="1" w:styleId="HeaderandFooter">
    <w:name w:val="Header and Footer"/>
    <w:basedOn w:val="Standard"/>
    <w:qFormat/>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qFormat/>
    <w:pPr>
      <w:ind w:left="720"/>
    </w:pPr>
  </w:style>
  <w:style w:type="paragraph" w:styleId="Bibliography">
    <w:name w:val="Bibliography"/>
    <w:basedOn w:val="Standard"/>
    <w:next w:val="Standard"/>
    <w:qFormat/>
    <w:pPr>
      <w:tabs>
        <w:tab w:val="left" w:pos="1008"/>
      </w:tabs>
      <w:spacing w:after="0" w:line="240" w:lineRule="auto"/>
      <w:ind w:left="504" w:hanging="504"/>
    </w:pPr>
  </w:style>
  <w:style w:type="paragraph" w:customStyle="1" w:styleId="msonormal0">
    <w:name w:val="msonormal"/>
    <w:basedOn w:val="Standard"/>
    <w:qFormat/>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qFormat/>
    <w:pPr>
      <w:spacing w:line="240" w:lineRule="auto"/>
    </w:pPr>
    <w:rPr>
      <w:szCs w:val="20"/>
    </w:rPr>
  </w:style>
  <w:style w:type="paragraph" w:styleId="CommentSubject">
    <w:name w:val="annotation subject"/>
    <w:basedOn w:val="CommentText"/>
    <w:next w:val="CommentText"/>
    <w:qFormat/>
    <w:rPr>
      <w:b/>
      <w:bCs/>
    </w:rPr>
  </w:style>
  <w:style w:type="paragraph" w:styleId="BalloonText">
    <w:name w:val="Balloon Text"/>
    <w:basedOn w:val="Standard"/>
    <w:qFormat/>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qFormat/>
    <w:pPr>
      <w:spacing w:before="1400" w:after="180"/>
    </w:pPr>
    <w:rPr>
      <w:rFonts w:ascii="Myriad Pro Light" w:eastAsia="Myriad Pro Light" w:hAnsi="Myriad Pro Light" w:cs="Myriad Pro Light"/>
      <w:b/>
      <w:kern w:val="2"/>
      <w:sz w:val="34"/>
    </w:rPr>
  </w:style>
  <w:style w:type="paragraph" w:customStyle="1" w:styleId="BBAuthorName">
    <w:name w:val="BB_Author_Name"/>
    <w:basedOn w:val="Standard"/>
    <w:next w:val="BCAuthorAddress"/>
    <w:qFormat/>
    <w:pPr>
      <w:spacing w:after="180"/>
    </w:pPr>
    <w:rPr>
      <w:rFonts w:ascii="Arno Pro" w:eastAsia="Arno Pro" w:hAnsi="Arno Pro" w:cs="Arno Pro"/>
      <w:kern w:val="2"/>
    </w:rPr>
  </w:style>
  <w:style w:type="paragraph" w:customStyle="1" w:styleId="BCAuthorAddress">
    <w:name w:val="BC_Author_Address"/>
    <w:basedOn w:val="Standard"/>
    <w:next w:val="BIEmailAddress"/>
    <w:qFormat/>
    <w:pPr>
      <w:spacing w:after="60"/>
    </w:pPr>
    <w:rPr>
      <w:rFonts w:ascii="Arno Pro" w:eastAsia="Arno Pro" w:hAnsi="Arno Pro" w:cs="Arno Pro"/>
      <w:kern w:val="2"/>
    </w:rPr>
  </w:style>
  <w:style w:type="paragraph" w:customStyle="1" w:styleId="BIEmailAddress">
    <w:name w:val="BI_Email_Address"/>
    <w:basedOn w:val="Standard"/>
    <w:next w:val="AIReceivedDate"/>
    <w:qFormat/>
    <w:pPr>
      <w:spacing w:after="100"/>
    </w:pPr>
    <w:rPr>
      <w:rFonts w:ascii="Arno Pro" w:eastAsia="Arno Pro" w:hAnsi="Arno Pro" w:cs="Arno Pro"/>
      <w:sz w:val="18"/>
    </w:rPr>
  </w:style>
  <w:style w:type="paragraph" w:customStyle="1" w:styleId="AIReceivedDate">
    <w:name w:val="AI_Received_Date"/>
    <w:basedOn w:val="Standard"/>
    <w:next w:val="Standard"/>
    <w:qFormat/>
    <w:pPr>
      <w:spacing w:after="100"/>
    </w:pPr>
    <w:rPr>
      <w:rFonts w:ascii="Arno Pro" w:eastAsia="Arno Pro" w:hAnsi="Arno Pro" w:cs="Arno Pro"/>
      <w:sz w:val="18"/>
    </w:rPr>
  </w:style>
  <w:style w:type="paragraph" w:customStyle="1" w:styleId="TableContents">
    <w:name w:val="Table Contents"/>
    <w:basedOn w:val="Standard"/>
    <w:qFormat/>
    <w:pPr>
      <w:suppressLineNumbers/>
    </w:pPr>
  </w:style>
  <w:style w:type="paragraph" w:customStyle="1" w:styleId="TableHeading">
    <w:name w:val="Table Heading"/>
    <w:basedOn w:val="TableContents"/>
    <w:qFormat/>
    <w:pPr>
      <w:jc w:val="center"/>
    </w:pPr>
    <w:rPr>
      <w:b/>
      <w:bCs/>
    </w:rPr>
  </w:style>
  <w:style w:type="paragraph" w:styleId="NormalWeb">
    <w:name w:val="Normal (Web)"/>
    <w:basedOn w:val="Normal"/>
    <w:uiPriority w:val="99"/>
    <w:qFormat/>
    <w:rPr>
      <w:rFonts w:ascii="Times New Roman" w:hAnsi="Times New Roman" w:cs="Times New Roman"/>
      <w:sz w:val="24"/>
      <w:szCs w:val="24"/>
    </w:rPr>
  </w:style>
  <w:style w:type="paragraph" w:customStyle="1" w:styleId="Chapter">
    <w:name w:val="Chapter"/>
    <w:basedOn w:val="Standard"/>
    <w:link w:val="ChapterChar"/>
    <w:qFormat/>
    <w:pPr>
      <w:pageBreakBefore/>
    </w:pPr>
    <w:rPr>
      <w:rFonts w:ascii="Times New Roman" w:hAnsi="Times New Roman" w:cs="Times New Roman"/>
      <w:b/>
      <w:bCs/>
      <w:sz w:val="28"/>
      <w:szCs w:val="28"/>
    </w:rPr>
  </w:style>
  <w:style w:type="paragraph" w:styleId="TOC1">
    <w:name w:val="toc 1"/>
    <w:basedOn w:val="Normal"/>
    <w:next w:val="Normal"/>
    <w:autoRedefine/>
    <w:uiPriority w:val="39"/>
    <w:pPr>
      <w:tabs>
        <w:tab w:val="right" w:leader="dot" w:pos="9350"/>
      </w:tabs>
      <w:spacing w:after="100"/>
    </w:pPr>
  </w:style>
  <w:style w:type="paragraph" w:styleId="IndexHeading">
    <w:name w:val="index heading"/>
    <w:basedOn w:val="Heading"/>
  </w:style>
  <w:style w:type="paragraph" w:styleId="TOCHeading">
    <w:name w:val="TOC Heading"/>
    <w:basedOn w:val="Heading1"/>
    <w:next w:val="Normal"/>
    <w:pPr>
      <w:widowControl/>
      <w:suppressAutoHyphens w:val="0"/>
      <w:spacing w:line="259" w:lineRule="auto"/>
      <w:textAlignment w:val="auto"/>
      <w:outlineLvl w:val="9"/>
    </w:pPr>
  </w:style>
  <w:style w:type="paragraph" w:styleId="TOC2">
    <w:name w:val="toc 2"/>
    <w:basedOn w:val="Normal"/>
    <w:next w:val="Normal"/>
    <w:autoRedefine/>
    <w:uiPriority w:val="39"/>
    <w:pPr>
      <w:spacing w:after="100"/>
      <w:ind w:left="220"/>
    </w:pPr>
  </w:style>
  <w:style w:type="paragraph" w:customStyle="1" w:styleId="VDTableTitle">
    <w:name w:val="VD_Table_Title"/>
    <w:basedOn w:val="Normal"/>
    <w:next w:val="Normal"/>
    <w:qFormat/>
    <w:pPr>
      <w:widowControl/>
      <w:suppressAutoHyphens w:val="0"/>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qFormat/>
  </w:style>
  <w:style w:type="paragraph" w:styleId="TOC3">
    <w:name w:val="toc 3"/>
    <w:basedOn w:val="Normal"/>
    <w:next w:val="Normal"/>
    <w:autoRedefine/>
    <w:uiPriority w:val="39"/>
    <w:pPr>
      <w:tabs>
        <w:tab w:val="right" w:leader="dot" w:pos="9350"/>
      </w:tabs>
      <w:spacing w:after="100"/>
      <w:ind w:left="440"/>
    </w:pPr>
  </w:style>
  <w:style w:type="paragraph" w:styleId="Revision">
    <w:name w:val="Revision"/>
    <w:qFormat/>
    <w:pPr>
      <w:suppressAutoHyphens w:val="0"/>
      <w:overflowPunct w:val="0"/>
    </w:pPr>
  </w:style>
  <w:style w:type="character" w:customStyle="1" w:styleId="HeadingChar">
    <w:name w:val="Heading Char"/>
    <w:basedOn w:val="StandardChar"/>
    <w:link w:val="Heading"/>
    <w:rsid w:val="004F7167"/>
    <w:rPr>
      <w:rFonts w:ascii="Liberation Sans" w:eastAsia="Noto Sans CJK SC" w:hAnsi="Liberation Sans" w:cs="Lohit Devanagari"/>
      <w:sz w:val="28"/>
      <w:szCs w:val="28"/>
    </w:rPr>
  </w:style>
  <w:style w:type="character" w:customStyle="1" w:styleId="Heading2Char">
    <w:name w:val="Heading 2 Char"/>
    <w:basedOn w:val="HeadingChar"/>
    <w:link w:val="Heading2"/>
    <w:uiPriority w:val="9"/>
    <w:rsid w:val="004F7167"/>
    <w:rPr>
      <w:rFonts w:ascii="Liberation Sans" w:eastAsia="DejaVu Sans" w:hAnsi="Liberation Sans" w:cs="Lohit Devanagari"/>
      <w:b/>
      <w:bCs/>
      <w:sz w:val="28"/>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189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footer" Target="footer5.xml"/><Relationship Id="rId7" Type="http://schemas.microsoft.com/office/2011/relationships/commentsExtended" Target="commentsExtended.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oter" Target="footer4.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wmf"/><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image" Target="media/image1.wmf"/><Relationship Id="rId19" Type="http://schemas.openxmlformats.org/officeDocument/2006/relationships/footer" Target="footer3.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3</TotalTime>
  <Pages>15</Pages>
  <Words>5571</Words>
  <Characters>3175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dc:description/>
  <cp:lastModifiedBy>Sieg, Jacob Philip</cp:lastModifiedBy>
  <cp:revision>153</cp:revision>
  <cp:lastPrinted>2022-08-18T13:13:00Z</cp:lastPrinted>
  <dcterms:created xsi:type="dcterms:W3CDTF">2022-08-15T22:19:00Z</dcterms:created>
  <dcterms:modified xsi:type="dcterms:W3CDTF">2022-11-02T01: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ScaleCrop">
    <vt:bool>false</vt:bool>
  </property>
  <property fmtid="{D5CDD505-2E9C-101B-9397-08002B2CF9AE}" pid="5" name="ShareDoc">
    <vt:bool>false</vt:bool>
  </property>
  <property fmtid="{D5CDD505-2E9C-101B-9397-08002B2CF9AE}" pid="6" name="ZOTERO_PREF_1">
    <vt:lpwstr>&lt;data data-version="3" zotero-version="6.0.15"&gt;&lt;session id="Pn09bWq0"/&gt;&lt;style id="http://www.zotero.org/styles/american-chemical-society" hasBibliography="1" bibliographyStyleHasBeenSet="1"/&gt;&lt;prefs&gt;&lt;pref name="fieldType" value="Field"/&gt;&lt;pref name="automat</vt:lpwstr>
  </property>
  <property fmtid="{D5CDD505-2E9C-101B-9397-08002B2CF9AE}" pid="7" name="ZOTERO_PREF_2">
    <vt:lpwstr>icJournalAbbreviations" value="true"/&gt;&lt;pref name="dontAskDelayCitationUpdates" value="true"/&gt;&lt;/prefs&gt;&lt;/data&gt;</vt:lpwstr>
  </property>
</Properties>
</file>